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5A99F9" w14:textId="217014DE" w:rsidR="008C33AE" w:rsidRPr="00C20F7C" w:rsidRDefault="00FC6511" w:rsidP="006F7A4B">
      <w:pPr>
        <w:spacing w:line="480" w:lineRule="auto"/>
        <w:jc w:val="center"/>
      </w:pPr>
      <w:bookmarkStart w:id="0" w:name="_GoBack"/>
      <w:bookmarkEnd w:id="0"/>
      <w:r>
        <w:t>A severe case of Bosch- Boonstra-Schaaf optic atrophy syndrome</w:t>
      </w:r>
      <w:r w:rsidR="002332A5">
        <w:t xml:space="preserve"> </w:t>
      </w:r>
      <w:r w:rsidR="00571C77">
        <w:t xml:space="preserve">with </w:t>
      </w:r>
      <w:r w:rsidR="001361FC">
        <w:t xml:space="preserve">a </w:t>
      </w:r>
      <w:r w:rsidR="00314341">
        <w:t>novel des</w:t>
      </w:r>
      <w:r w:rsidR="00031E3C">
        <w:t>c</w:t>
      </w:r>
      <w:r w:rsidR="00314341">
        <w:t>ription</w:t>
      </w:r>
      <w:r w:rsidR="00314341" w:rsidRPr="00C20F7C">
        <w:t xml:space="preserve"> of </w:t>
      </w:r>
      <w:r w:rsidR="00571C77" w:rsidRPr="00C20F7C">
        <w:t>coloboma and septo-optic dysplasia</w:t>
      </w:r>
      <w:r w:rsidR="00314341">
        <w:t>,</w:t>
      </w:r>
      <w:r w:rsidR="00571C77">
        <w:t xml:space="preserve"> </w:t>
      </w:r>
      <w:r w:rsidR="002332A5">
        <w:t>owing to a start codon variant</w:t>
      </w:r>
      <w:r w:rsidR="002332A5" w:rsidRPr="00C20F7C">
        <w:t xml:space="preserve"> in </w:t>
      </w:r>
      <w:r w:rsidR="002332A5">
        <w:t xml:space="preserve">the </w:t>
      </w:r>
      <w:r w:rsidR="002332A5" w:rsidRPr="00C20F7C">
        <w:rPr>
          <w:i/>
        </w:rPr>
        <w:t>NR2F1</w:t>
      </w:r>
      <w:r w:rsidR="002332A5" w:rsidRPr="00C20F7C">
        <w:t xml:space="preserve"> gene</w:t>
      </w:r>
    </w:p>
    <w:p w14:paraId="34D1B602" w14:textId="35B68D30" w:rsidR="008C33AE" w:rsidRDefault="00704780">
      <w:pPr>
        <w:spacing w:line="480" w:lineRule="auto"/>
        <w:rPr>
          <w:vertAlign w:val="superscript"/>
        </w:rPr>
      </w:pPr>
      <w:r>
        <w:t>Gazdagh GE</w:t>
      </w:r>
      <w:r w:rsidR="008C33AE">
        <w:rPr>
          <w:vertAlign w:val="superscript"/>
        </w:rPr>
        <w:t>1</w:t>
      </w:r>
      <w:r>
        <w:t xml:space="preserve">, </w:t>
      </w:r>
      <w:r w:rsidR="00171309">
        <w:t>Mawby R</w:t>
      </w:r>
      <w:r w:rsidR="00171309">
        <w:rPr>
          <w:vertAlign w:val="superscript"/>
        </w:rPr>
        <w:t>2</w:t>
      </w:r>
      <w:r w:rsidR="00171309">
        <w:t>, Self JE</w:t>
      </w:r>
      <w:r w:rsidR="00171309">
        <w:rPr>
          <w:vertAlign w:val="superscript"/>
        </w:rPr>
        <w:t>3,4</w:t>
      </w:r>
      <w:r w:rsidR="00DB2E87">
        <w:t xml:space="preserve">, </w:t>
      </w:r>
      <w:r w:rsidR="006D7E1B" w:rsidRPr="00C20F7C">
        <w:t>DDD Study</w:t>
      </w:r>
      <w:r w:rsidR="006D7E1B">
        <w:t xml:space="preserve">, </w:t>
      </w:r>
      <w:r w:rsidR="00DB2E87">
        <w:t>B</w:t>
      </w:r>
      <w:r>
        <w:t>aralle D</w:t>
      </w:r>
      <w:r w:rsidR="006D7E1B">
        <w:rPr>
          <w:vertAlign w:val="superscript"/>
        </w:rPr>
        <w:t>1,</w:t>
      </w:r>
      <w:r w:rsidR="00445D96">
        <w:rPr>
          <w:vertAlign w:val="superscript"/>
        </w:rPr>
        <w:t>2</w:t>
      </w:r>
    </w:p>
    <w:p w14:paraId="139D681D" w14:textId="77777777" w:rsidR="00CC080F" w:rsidRPr="00C20F7C" w:rsidRDefault="00CC080F">
      <w:pPr>
        <w:spacing w:line="480" w:lineRule="auto"/>
      </w:pPr>
    </w:p>
    <w:p w14:paraId="6C402851" w14:textId="6E068F0B" w:rsidR="008C33AE" w:rsidRDefault="00704780" w:rsidP="00171309">
      <w:pPr>
        <w:numPr>
          <w:ilvl w:val="0"/>
          <w:numId w:val="1"/>
        </w:numPr>
        <w:spacing w:line="360" w:lineRule="auto"/>
        <w:jc w:val="both"/>
      </w:pPr>
      <w:r>
        <w:t xml:space="preserve">Wessex Clinical Genetics Service, Princess Anne Hospital, </w:t>
      </w:r>
      <w:r w:rsidR="00171309">
        <w:rPr>
          <w:rFonts w:asciiTheme="minorHAnsi" w:hAnsiTheme="minorHAnsi"/>
        </w:rPr>
        <w:t>University Hospital Southampton NHS Trust</w:t>
      </w:r>
      <w:r w:rsidR="00171309">
        <w:t xml:space="preserve">, </w:t>
      </w:r>
      <w:r>
        <w:t>Southampton</w:t>
      </w:r>
      <w:r w:rsidR="00171309">
        <w:t>, UK</w:t>
      </w:r>
    </w:p>
    <w:p w14:paraId="7457911A" w14:textId="77777777" w:rsidR="00171309" w:rsidRPr="00171309" w:rsidRDefault="00171309" w:rsidP="00C20F7C">
      <w:pPr>
        <w:pStyle w:val="ListParagraph"/>
        <w:numPr>
          <w:ilvl w:val="0"/>
          <w:numId w:val="1"/>
        </w:numPr>
        <w:spacing w:line="360" w:lineRule="auto"/>
        <w:rPr>
          <w:rFonts w:asciiTheme="minorHAnsi" w:hAnsiTheme="minorHAnsi"/>
        </w:rPr>
      </w:pPr>
      <w:r w:rsidRPr="00171309">
        <w:rPr>
          <w:rFonts w:asciiTheme="minorHAnsi" w:hAnsiTheme="minorHAnsi"/>
        </w:rPr>
        <w:t>Human Development and Health, Faculty of Medicine, University of Southampton, Southampton, UK</w:t>
      </w:r>
    </w:p>
    <w:p w14:paraId="644AE558" w14:textId="3E417690" w:rsidR="00B66673" w:rsidRDefault="00171309" w:rsidP="00C20F7C">
      <w:pPr>
        <w:numPr>
          <w:ilvl w:val="0"/>
          <w:numId w:val="1"/>
        </w:numPr>
        <w:spacing w:line="360" w:lineRule="auto"/>
        <w:jc w:val="both"/>
        <w:rPr>
          <w:rFonts w:asciiTheme="minorHAnsi" w:hAnsiTheme="minorHAnsi"/>
        </w:rPr>
      </w:pPr>
      <w:r w:rsidRPr="00B66673">
        <w:rPr>
          <w:rFonts w:asciiTheme="minorHAnsi" w:hAnsiTheme="minorHAnsi"/>
        </w:rPr>
        <w:t>Clinical and Experimental Sciences</w:t>
      </w:r>
      <w:r w:rsidRPr="00C20F7C">
        <w:t xml:space="preserve"> </w:t>
      </w:r>
      <w:r w:rsidR="00DB2E87" w:rsidRPr="00C20F7C">
        <w:t>Faculty of Medicine, University of Southampton, Southampton</w:t>
      </w:r>
      <w:r w:rsidR="006D7E1B" w:rsidRPr="00C20F7C">
        <w:t>, UK</w:t>
      </w:r>
    </w:p>
    <w:p w14:paraId="1D239DF0" w14:textId="284D4573" w:rsidR="00171309" w:rsidRPr="00B66673" w:rsidRDefault="00171309" w:rsidP="00C20F7C">
      <w:pPr>
        <w:numPr>
          <w:ilvl w:val="0"/>
          <w:numId w:val="1"/>
        </w:numPr>
        <w:spacing w:line="360" w:lineRule="auto"/>
        <w:jc w:val="both"/>
        <w:rPr>
          <w:rFonts w:asciiTheme="minorHAnsi" w:hAnsiTheme="minorHAnsi"/>
        </w:rPr>
      </w:pPr>
      <w:r w:rsidRPr="00B66673">
        <w:rPr>
          <w:rFonts w:asciiTheme="minorHAnsi" w:hAnsiTheme="minorHAnsi"/>
        </w:rPr>
        <w:t>Ophthalmology Department, University Hospital Southampton NHS Trust, Southampton, UK</w:t>
      </w:r>
    </w:p>
    <w:p w14:paraId="7A6EBFB9" w14:textId="619347DC" w:rsidR="00DB2E87" w:rsidRDefault="00DB2E87" w:rsidP="00DB2E87">
      <w:pPr>
        <w:spacing w:line="480" w:lineRule="auto"/>
        <w:jc w:val="both"/>
      </w:pPr>
    </w:p>
    <w:p w14:paraId="05BE1D9D" w14:textId="1BD22ABE" w:rsidR="008C33AE" w:rsidRDefault="008C33AE">
      <w:pPr>
        <w:spacing w:line="360" w:lineRule="auto"/>
        <w:jc w:val="both"/>
        <w:rPr>
          <w:b/>
        </w:rPr>
      </w:pPr>
      <w:r>
        <w:rPr>
          <w:b/>
        </w:rPr>
        <w:t>Address</w:t>
      </w:r>
      <w:r w:rsidR="009B728B">
        <w:rPr>
          <w:b/>
        </w:rPr>
        <w:t>es</w:t>
      </w:r>
      <w:r>
        <w:rPr>
          <w:b/>
        </w:rPr>
        <w:t xml:space="preserve"> For Correspondence</w:t>
      </w:r>
    </w:p>
    <w:p w14:paraId="6982B7D2" w14:textId="3B34BA40" w:rsidR="008C33AE" w:rsidRDefault="004C3BCE" w:rsidP="004C3BCE">
      <w:pPr>
        <w:spacing w:line="360" w:lineRule="auto"/>
        <w:jc w:val="both"/>
      </w:pPr>
      <w:r>
        <w:t>1.</w:t>
      </w:r>
      <w:r w:rsidR="00AE59DA">
        <w:t>Professor</w:t>
      </w:r>
      <w:r w:rsidR="00704780">
        <w:t xml:space="preserve"> Diana Baralle</w:t>
      </w:r>
      <w:r w:rsidR="008C33AE">
        <w:t xml:space="preserve"> MD </w:t>
      </w:r>
      <w:r w:rsidR="00AE59DA">
        <w:t>F</w:t>
      </w:r>
      <w:r w:rsidR="008C33AE">
        <w:t>RCPCH</w:t>
      </w:r>
    </w:p>
    <w:p w14:paraId="56D2DE6F" w14:textId="4D8C780F" w:rsidR="00AE59DA" w:rsidRDefault="00B17764">
      <w:pPr>
        <w:spacing w:line="360" w:lineRule="auto"/>
        <w:jc w:val="both"/>
      </w:pPr>
      <w:r>
        <w:t>Faculty of Medicine</w:t>
      </w:r>
      <w:r w:rsidRPr="00C20F7C">
        <w:t xml:space="preserve">, </w:t>
      </w:r>
      <w:r w:rsidR="00A21A69" w:rsidRPr="00C20F7C">
        <w:t xml:space="preserve">University </w:t>
      </w:r>
      <w:r w:rsidR="00A21A69">
        <w:t>of Southampton</w:t>
      </w:r>
      <w:r>
        <w:t>, Human Development</w:t>
      </w:r>
      <w:r w:rsidR="003066AA">
        <w:t xml:space="preserve"> and Health, Duthie Building,</w:t>
      </w:r>
      <w:r w:rsidR="003066AA" w:rsidRPr="00C20F7C">
        <w:t xml:space="preserve"> Southampton </w:t>
      </w:r>
      <w:r w:rsidR="003066AA">
        <w:t>General Hospital</w:t>
      </w:r>
    </w:p>
    <w:p w14:paraId="72AC3EC8" w14:textId="2043C1A7" w:rsidR="00796766" w:rsidRPr="00C20F7C" w:rsidRDefault="003066AA" w:rsidP="00C20F7C">
      <w:pPr>
        <w:spacing w:line="360" w:lineRule="auto"/>
        <w:jc w:val="both"/>
        <w:rPr>
          <w:color w:val="111111"/>
          <w:shd w:val="clear" w:color="auto" w:fill="FFFFFF"/>
        </w:rPr>
      </w:pPr>
      <w:r>
        <w:rPr>
          <w:color w:val="111111"/>
          <w:shd w:val="clear" w:color="auto" w:fill="FFFFFF"/>
        </w:rPr>
        <w:t>Tremona Rd</w:t>
      </w:r>
      <w:r w:rsidRPr="00C20F7C">
        <w:rPr>
          <w:color w:val="111111"/>
          <w:shd w:val="clear" w:color="auto" w:fill="FFFFFF"/>
        </w:rPr>
        <w:t>, Southampton</w:t>
      </w:r>
      <w:r>
        <w:rPr>
          <w:color w:val="111111"/>
          <w:shd w:val="clear" w:color="auto" w:fill="FFFFFF"/>
        </w:rPr>
        <w:t xml:space="preserve"> SO16 6YD</w:t>
      </w:r>
    </w:p>
    <w:p w14:paraId="54F18587" w14:textId="77777777" w:rsidR="008C33AE" w:rsidRPr="00275F7B" w:rsidRDefault="008C33AE" w:rsidP="00275F7B">
      <w:pPr>
        <w:spacing w:line="360" w:lineRule="auto"/>
        <w:jc w:val="both"/>
      </w:pPr>
      <w:r w:rsidRPr="00796766">
        <w:t>Tel</w:t>
      </w:r>
      <w:r w:rsidR="00B17764">
        <w:t xml:space="preserve"> 023 81204264</w:t>
      </w:r>
    </w:p>
    <w:p w14:paraId="509C6415" w14:textId="77777777" w:rsidR="008C33AE" w:rsidRPr="00275F7B" w:rsidRDefault="00796766">
      <w:pPr>
        <w:spacing w:line="360" w:lineRule="auto"/>
        <w:jc w:val="both"/>
      </w:pPr>
      <w:r>
        <w:t>d.baralle@soton.ac.uk</w:t>
      </w:r>
    </w:p>
    <w:p w14:paraId="1AB863E1" w14:textId="77777777" w:rsidR="008C33AE" w:rsidRDefault="008C33AE">
      <w:pPr>
        <w:spacing w:line="480" w:lineRule="auto"/>
        <w:jc w:val="both"/>
      </w:pPr>
    </w:p>
    <w:p w14:paraId="4AB7E3DE" w14:textId="77777777" w:rsidR="004C3BCE" w:rsidRPr="004C3BCE" w:rsidRDefault="004C3BCE" w:rsidP="004C3BCE">
      <w:pPr>
        <w:spacing w:line="360" w:lineRule="auto"/>
        <w:jc w:val="both"/>
      </w:pPr>
      <w:r w:rsidRPr="004C3BCE">
        <w:t>2. Dr Gabriella Gazdagh MD MRCPCH</w:t>
      </w:r>
    </w:p>
    <w:p w14:paraId="7FB6CAD1" w14:textId="77777777" w:rsidR="004C3BCE" w:rsidRPr="004C3BCE" w:rsidRDefault="004C3BCE" w:rsidP="004C3BCE">
      <w:pPr>
        <w:spacing w:line="360" w:lineRule="auto"/>
        <w:jc w:val="both"/>
      </w:pPr>
      <w:r w:rsidRPr="004C3BCE">
        <w:t xml:space="preserve">Wessex Clinical Genetics Service, </w:t>
      </w:r>
    </w:p>
    <w:p w14:paraId="38FC27EB" w14:textId="77777777" w:rsidR="004C3BCE" w:rsidRPr="004C3BCE" w:rsidRDefault="004C3BCE" w:rsidP="004C3BCE">
      <w:pPr>
        <w:spacing w:line="360" w:lineRule="auto"/>
        <w:jc w:val="both"/>
      </w:pPr>
      <w:r w:rsidRPr="004C3BCE">
        <w:t xml:space="preserve">Princess Anne Hospital, </w:t>
      </w:r>
    </w:p>
    <w:p w14:paraId="06A98052" w14:textId="77777777" w:rsidR="004C3BCE" w:rsidRPr="004C3BCE" w:rsidRDefault="004C3BCE" w:rsidP="004C3BCE">
      <w:pPr>
        <w:spacing w:line="360" w:lineRule="auto"/>
        <w:jc w:val="both"/>
      </w:pPr>
      <w:r w:rsidRPr="004C3BCE">
        <w:t>University Hospital Southampton NHS Trust</w:t>
      </w:r>
    </w:p>
    <w:p w14:paraId="627B0F59" w14:textId="2DA850B0" w:rsidR="004C3BCE" w:rsidRPr="004C3BCE" w:rsidRDefault="004C3BCE" w:rsidP="004C3BCE">
      <w:pPr>
        <w:spacing w:line="360" w:lineRule="auto"/>
        <w:jc w:val="both"/>
        <w:rPr>
          <w:color w:val="111111"/>
          <w:shd w:val="clear" w:color="auto" w:fill="FFFFFF"/>
        </w:rPr>
      </w:pPr>
      <w:r w:rsidRPr="004C3BCE">
        <w:rPr>
          <w:color w:val="111111"/>
          <w:shd w:val="clear" w:color="auto" w:fill="FFFFFF"/>
        </w:rPr>
        <w:t>Tremona Rd, Southampton SO16 6YD</w:t>
      </w:r>
    </w:p>
    <w:p w14:paraId="70B3FC5A" w14:textId="7A832E7E" w:rsidR="004C3BCE" w:rsidRDefault="004C3BCE" w:rsidP="004C3BCE">
      <w:pPr>
        <w:spacing w:line="360" w:lineRule="auto"/>
        <w:jc w:val="both"/>
        <w:rPr>
          <w:rFonts w:eastAsiaTheme="minorEastAsia"/>
          <w:color w:val="000000" w:themeColor="text1"/>
          <w:lang w:eastAsia="en-GB"/>
        </w:rPr>
      </w:pPr>
      <w:r w:rsidRPr="004C3BCE">
        <w:rPr>
          <w:color w:val="111111"/>
          <w:shd w:val="clear" w:color="auto" w:fill="FFFFFF"/>
        </w:rPr>
        <w:t xml:space="preserve">Tel </w:t>
      </w:r>
      <w:r w:rsidRPr="004C3BCE">
        <w:rPr>
          <w:rFonts w:eastAsiaTheme="minorEastAsia"/>
          <w:color w:val="000000" w:themeColor="text1"/>
          <w:lang w:eastAsia="en-GB"/>
        </w:rPr>
        <w:t>023 8120 6170</w:t>
      </w:r>
    </w:p>
    <w:p w14:paraId="5137B1F3" w14:textId="2F10418C" w:rsidR="004C3BCE" w:rsidRPr="004C3BCE" w:rsidRDefault="004C3BCE" w:rsidP="004C3BCE">
      <w:pPr>
        <w:spacing w:line="360" w:lineRule="auto"/>
        <w:jc w:val="both"/>
        <w:rPr>
          <w:color w:val="111111"/>
          <w:shd w:val="clear" w:color="auto" w:fill="FFFFFF"/>
        </w:rPr>
      </w:pPr>
      <w:r>
        <w:rPr>
          <w:rFonts w:eastAsiaTheme="minorEastAsia"/>
          <w:color w:val="000000" w:themeColor="text1"/>
          <w:lang w:eastAsia="en-GB"/>
        </w:rPr>
        <w:t>gabriella.gazdagh@uhs.nhs.uk</w:t>
      </w:r>
    </w:p>
    <w:p w14:paraId="2EDC77F2" w14:textId="77777777" w:rsidR="008C33AE" w:rsidRDefault="008C33AE">
      <w:pPr>
        <w:pStyle w:val="Heading2"/>
        <w:jc w:val="both"/>
        <w:rPr>
          <w:b/>
          <w:u w:val="none"/>
        </w:rPr>
      </w:pPr>
      <w:r w:rsidRPr="00C20F7C">
        <w:rPr>
          <w:b/>
          <w:u w:val="none"/>
        </w:rPr>
        <w:lastRenderedPageBreak/>
        <w:t>Keywords</w:t>
      </w:r>
    </w:p>
    <w:p w14:paraId="5AF24426" w14:textId="77777777" w:rsidR="008C33AE" w:rsidRDefault="00111A57">
      <w:pPr>
        <w:pStyle w:val="Heading3"/>
        <w:jc w:val="both"/>
      </w:pPr>
      <w:r w:rsidRPr="00111A57">
        <w:t>Bosch- Boonstra-Schaaf optic atrophy syndrome</w:t>
      </w:r>
      <w:r>
        <w:t>,</w:t>
      </w:r>
      <w:r w:rsidR="00EE4067">
        <w:t xml:space="preserve"> coloboma,</w:t>
      </w:r>
      <w:r>
        <w:t xml:space="preserve"> </w:t>
      </w:r>
      <w:r w:rsidR="00EE4067">
        <w:t>Intellectual disability, NR</w:t>
      </w:r>
      <w:r w:rsidR="00FC6511">
        <w:t xml:space="preserve">2F1, </w:t>
      </w:r>
      <w:r w:rsidR="00EE4067">
        <w:t>septo-optic dysplasia</w:t>
      </w:r>
      <w:r w:rsidR="00FC6511">
        <w:t xml:space="preserve"> </w:t>
      </w:r>
    </w:p>
    <w:p w14:paraId="1B2D395A" w14:textId="77777777" w:rsidR="00AE59DA" w:rsidRPr="0060420E" w:rsidRDefault="0060420E">
      <w:pPr>
        <w:spacing w:line="480" w:lineRule="auto"/>
        <w:jc w:val="both"/>
      </w:pPr>
      <w:r>
        <w:t>The authors declare no conflict of interest.</w:t>
      </w:r>
    </w:p>
    <w:p w14:paraId="30FDF97A" w14:textId="77777777" w:rsidR="008C33AE" w:rsidRDefault="008C33AE">
      <w:pPr>
        <w:spacing w:line="480" w:lineRule="auto"/>
        <w:jc w:val="both"/>
        <w:rPr>
          <w:b/>
        </w:rPr>
      </w:pPr>
      <w:r>
        <w:rPr>
          <w:b/>
        </w:rPr>
        <w:t>Running Title</w:t>
      </w:r>
    </w:p>
    <w:p w14:paraId="1A58979D" w14:textId="671672AC" w:rsidR="008C33AE" w:rsidRPr="0027168F" w:rsidRDefault="0027168F">
      <w:pPr>
        <w:spacing w:line="480" w:lineRule="auto"/>
        <w:jc w:val="both"/>
      </w:pPr>
      <w:r>
        <w:t>Severe case of BBSOA</w:t>
      </w:r>
      <w:r w:rsidR="00111A57">
        <w:t>S</w:t>
      </w:r>
      <w:r w:rsidR="00314341">
        <w:t xml:space="preserve"> </w:t>
      </w:r>
      <w:r w:rsidR="0078573E">
        <w:t>with colobomas and septooptic dysplasia.</w:t>
      </w:r>
    </w:p>
    <w:p w14:paraId="75314D19" w14:textId="77777777" w:rsidR="00B66673" w:rsidRDefault="00B66673" w:rsidP="00B66673">
      <w:pPr>
        <w:spacing w:line="480" w:lineRule="auto"/>
        <w:jc w:val="both"/>
        <w:rPr>
          <w:b/>
        </w:rPr>
      </w:pPr>
    </w:p>
    <w:p w14:paraId="1739FC69" w14:textId="195105CA" w:rsidR="008C33AE" w:rsidRPr="00B66673" w:rsidRDefault="008C33AE" w:rsidP="00B66673">
      <w:pPr>
        <w:spacing w:line="480" w:lineRule="auto"/>
        <w:jc w:val="both"/>
        <w:rPr>
          <w:b/>
        </w:rPr>
      </w:pPr>
      <w:r w:rsidRPr="00B66673">
        <w:rPr>
          <w:b/>
        </w:rPr>
        <w:t>Abstract</w:t>
      </w:r>
    </w:p>
    <w:p w14:paraId="2695189F" w14:textId="63D2392F" w:rsidR="00275F7B" w:rsidRPr="00CC5E98" w:rsidRDefault="0062778B" w:rsidP="00B66673">
      <w:pPr>
        <w:spacing w:line="480" w:lineRule="auto"/>
        <w:jc w:val="both"/>
      </w:pPr>
      <w:r w:rsidRPr="002C6488">
        <w:t>Bosch-Boonstra</w:t>
      </w:r>
      <w:r>
        <w:rPr>
          <w:bCs/>
        </w:rPr>
        <w:t>-Schaaf</w:t>
      </w:r>
      <w:r w:rsidRPr="002C6488">
        <w:t xml:space="preserve"> optic atrophy syndrome (BBSOAS) is </w:t>
      </w:r>
      <w:r>
        <w:rPr>
          <w:bCs/>
        </w:rPr>
        <w:t xml:space="preserve">a rare congenital syndrome characterized by </w:t>
      </w:r>
      <w:r w:rsidR="006540BB">
        <w:rPr>
          <w:bCs/>
        </w:rPr>
        <w:t>a range of phenotypes including</w:t>
      </w:r>
      <w:r w:rsidR="006540BB" w:rsidRPr="002C6488">
        <w:t xml:space="preserve"> </w:t>
      </w:r>
      <w:r w:rsidRPr="002C6488">
        <w:t>optic atrophy</w:t>
      </w:r>
      <w:r>
        <w:rPr>
          <w:bCs/>
        </w:rPr>
        <w:t xml:space="preserve"> and</w:t>
      </w:r>
      <w:r w:rsidRPr="002C6488">
        <w:t xml:space="preserve"> intellectual disability</w:t>
      </w:r>
      <w:r w:rsidR="007D7A9F" w:rsidRPr="002C6488">
        <w:t xml:space="preserve"> </w:t>
      </w:r>
      <w:r w:rsidR="007D7A9F">
        <w:rPr>
          <w:bCs/>
        </w:rPr>
        <w:t>among other features</w:t>
      </w:r>
      <w:r w:rsidR="002C6488">
        <w:rPr>
          <w:bCs/>
        </w:rPr>
        <w:t xml:space="preserve">. </w:t>
      </w:r>
      <w:r w:rsidR="00F87EEA">
        <w:rPr>
          <w:bCs/>
        </w:rPr>
        <w:t>Pathogenic</w:t>
      </w:r>
      <w:r w:rsidR="00F87EEA" w:rsidRPr="002C6488">
        <w:t xml:space="preserve"> variants </w:t>
      </w:r>
      <w:r w:rsidR="00C0512A" w:rsidRPr="002C6488">
        <w:t>in</w:t>
      </w:r>
      <w:r w:rsidR="00C0512A">
        <w:rPr>
          <w:bCs/>
        </w:rPr>
        <w:t xml:space="preserve"> the</w:t>
      </w:r>
      <w:r w:rsidR="00C0512A" w:rsidRPr="002C6488">
        <w:t xml:space="preserve"> </w:t>
      </w:r>
      <w:r w:rsidR="00C0512A" w:rsidRPr="002C6488">
        <w:rPr>
          <w:rFonts w:asciiTheme="minorHAnsi" w:hAnsiTheme="minorHAnsi"/>
          <w:i/>
        </w:rPr>
        <w:t xml:space="preserve">NR2F1 </w:t>
      </w:r>
      <w:r w:rsidR="00C0512A" w:rsidRPr="00396703">
        <w:rPr>
          <w:rFonts w:asciiTheme="minorHAnsi" w:hAnsiTheme="minorHAnsi"/>
        </w:rPr>
        <w:t>(nuclear receptor subfamily 2 group F member 1</w:t>
      </w:r>
      <w:r w:rsidR="00C0512A">
        <w:rPr>
          <w:rFonts w:asciiTheme="minorHAnsi" w:hAnsiTheme="minorHAnsi"/>
        </w:rPr>
        <w:t>)</w:t>
      </w:r>
      <w:r w:rsidR="00C0512A" w:rsidRPr="00396703">
        <w:rPr>
          <w:rFonts w:asciiTheme="minorHAnsi" w:hAnsiTheme="minorHAnsi"/>
        </w:rPr>
        <w:t xml:space="preserve"> gene</w:t>
      </w:r>
      <w:r w:rsidR="00F87EEA">
        <w:rPr>
          <w:rFonts w:asciiTheme="minorHAnsi" w:hAnsiTheme="minorHAnsi"/>
        </w:rPr>
        <w:t xml:space="preserve"> have been linked to this condition</w:t>
      </w:r>
      <w:r>
        <w:rPr>
          <w:bCs/>
        </w:rPr>
        <w:t xml:space="preserve">. </w:t>
      </w:r>
      <w:r w:rsidR="007D7A9F">
        <w:rPr>
          <w:bCs/>
        </w:rPr>
        <w:t xml:space="preserve"> A</w:t>
      </w:r>
      <w:r>
        <w:rPr>
          <w:bCs/>
        </w:rPr>
        <w:t xml:space="preserve"> recent report</w:t>
      </w:r>
      <w:r w:rsidR="009031D4">
        <w:rPr>
          <w:bCs/>
        </w:rPr>
        <w:t xml:space="preserve"> has shown that</w:t>
      </w:r>
      <w:r>
        <w:rPr>
          <w:bCs/>
        </w:rPr>
        <w:t xml:space="preserve"> </w:t>
      </w:r>
      <w:r w:rsidR="00C0512A">
        <w:rPr>
          <w:bCs/>
        </w:rPr>
        <w:t xml:space="preserve">pathogenic variants in the </w:t>
      </w:r>
      <w:r>
        <w:rPr>
          <w:bCs/>
        </w:rPr>
        <w:t>start codon</w:t>
      </w:r>
      <w:r w:rsidR="00C0512A">
        <w:rPr>
          <w:bCs/>
        </w:rPr>
        <w:t xml:space="preserve"> </w:t>
      </w:r>
      <w:r w:rsidR="002C104A">
        <w:rPr>
          <w:bCs/>
        </w:rPr>
        <w:t>lead</w:t>
      </w:r>
      <w:r>
        <w:rPr>
          <w:bCs/>
        </w:rPr>
        <w:t xml:space="preserve"> to decreased expression of the NR2F1 protein</w:t>
      </w:r>
      <w:r w:rsidR="007D7A9F">
        <w:rPr>
          <w:bCs/>
        </w:rPr>
        <w:t xml:space="preserve"> and a relatively mild phenotype</w:t>
      </w:r>
      <w:r w:rsidR="00B24420">
        <w:rPr>
          <w:bCs/>
        </w:rPr>
        <w:t xml:space="preserve">, </w:t>
      </w:r>
      <w:r>
        <w:rPr>
          <w:bCs/>
        </w:rPr>
        <w:t xml:space="preserve">similar to </w:t>
      </w:r>
      <w:r w:rsidR="001C20C6">
        <w:rPr>
          <w:bCs/>
        </w:rPr>
        <w:t>that</w:t>
      </w:r>
      <w:r w:rsidR="00EE0269">
        <w:rPr>
          <w:bCs/>
        </w:rPr>
        <w:t xml:space="preserve"> seen in </w:t>
      </w:r>
      <w:r>
        <w:rPr>
          <w:bCs/>
        </w:rPr>
        <w:t>whole gene deletions,</w:t>
      </w:r>
      <w:r w:rsidR="00422456">
        <w:rPr>
          <w:bCs/>
        </w:rPr>
        <w:t xml:space="preserve"> </w:t>
      </w:r>
      <w:r w:rsidR="001C20C6">
        <w:rPr>
          <w:bCs/>
        </w:rPr>
        <w:t xml:space="preserve">and </w:t>
      </w:r>
      <w:r w:rsidR="00EE0269">
        <w:rPr>
          <w:bCs/>
        </w:rPr>
        <w:t>du</w:t>
      </w:r>
      <w:r>
        <w:rPr>
          <w:bCs/>
        </w:rPr>
        <w:t xml:space="preserve">e to the lack </w:t>
      </w:r>
      <w:r w:rsidR="00B24420">
        <w:rPr>
          <w:bCs/>
        </w:rPr>
        <w:t>of the dominant negative effect</w:t>
      </w:r>
      <w:r w:rsidR="00F87EEA">
        <w:rPr>
          <w:bCs/>
        </w:rPr>
        <w:t xml:space="preserve">. </w:t>
      </w:r>
      <w:r w:rsidR="009E7494">
        <w:rPr>
          <w:bCs/>
        </w:rPr>
        <w:t xml:space="preserve">Here we describe a severe </w:t>
      </w:r>
      <w:r w:rsidR="0094161E">
        <w:rPr>
          <w:bCs/>
        </w:rPr>
        <w:t xml:space="preserve">case of BBSOAS </w:t>
      </w:r>
      <w:r w:rsidR="009E7494">
        <w:rPr>
          <w:bCs/>
        </w:rPr>
        <w:t>with an initiation codon missense variant</w:t>
      </w:r>
      <w:r w:rsidR="0094161E">
        <w:rPr>
          <w:bCs/>
        </w:rPr>
        <w:t>.</w:t>
      </w:r>
      <w:r w:rsidR="009E7494">
        <w:rPr>
          <w:bCs/>
        </w:rPr>
        <w:t xml:space="preserve"> </w:t>
      </w:r>
      <w:r w:rsidR="002C104A">
        <w:rPr>
          <w:bCs/>
        </w:rPr>
        <w:t xml:space="preserve"> The </w:t>
      </w:r>
      <w:r w:rsidR="009E7494">
        <w:rPr>
          <w:bCs/>
        </w:rPr>
        <w:t>developmental delay</w:t>
      </w:r>
      <w:r w:rsidR="002C104A">
        <w:rPr>
          <w:bCs/>
        </w:rPr>
        <w:t>,  seizures,</w:t>
      </w:r>
      <w:r w:rsidR="009E7494">
        <w:rPr>
          <w:bCs/>
        </w:rPr>
        <w:t xml:space="preserve"> </w:t>
      </w:r>
      <w:r w:rsidR="00445D96">
        <w:rPr>
          <w:bCs/>
        </w:rPr>
        <w:t>optic atrophy</w:t>
      </w:r>
      <w:r w:rsidR="002C104A">
        <w:rPr>
          <w:bCs/>
        </w:rPr>
        <w:t xml:space="preserve"> are in keeping</w:t>
      </w:r>
      <w:r w:rsidR="002C104A" w:rsidRPr="00CC5E98">
        <w:t xml:space="preserve"> with </w:t>
      </w:r>
      <w:r w:rsidR="002C104A">
        <w:rPr>
          <w:bCs/>
        </w:rPr>
        <w:t xml:space="preserve">features observed in this condition, </w:t>
      </w:r>
      <w:r w:rsidR="0095573F">
        <w:rPr>
          <w:bCs/>
        </w:rPr>
        <w:t xml:space="preserve">however </w:t>
      </w:r>
      <w:r w:rsidR="00B24420">
        <w:rPr>
          <w:bCs/>
        </w:rPr>
        <w:t>this is the fir</w:t>
      </w:r>
      <w:r w:rsidR="002C104A">
        <w:rPr>
          <w:bCs/>
        </w:rPr>
        <w:t>st report to describe colobomas</w:t>
      </w:r>
      <w:r w:rsidR="002C104A" w:rsidRPr="00CC5E98">
        <w:t xml:space="preserve"> </w:t>
      </w:r>
      <w:r w:rsidR="00445D96" w:rsidRPr="00CC5E98">
        <w:t xml:space="preserve">and septo-optic </w:t>
      </w:r>
      <w:r w:rsidR="00445D96">
        <w:rPr>
          <w:bCs/>
        </w:rPr>
        <w:t xml:space="preserve">dysplaisa </w:t>
      </w:r>
      <w:r w:rsidR="002C104A">
        <w:rPr>
          <w:bCs/>
        </w:rPr>
        <w:t>as associated feature</w:t>
      </w:r>
      <w:r w:rsidR="00445D96">
        <w:rPr>
          <w:bCs/>
        </w:rPr>
        <w:t>s</w:t>
      </w:r>
      <w:r w:rsidR="005358BD">
        <w:rPr>
          <w:bCs/>
        </w:rPr>
        <w:t xml:space="preserve"> potentially extending the phenotype linked to BBSOAS</w:t>
      </w:r>
      <w:r w:rsidR="00DB03F6">
        <w:rPr>
          <w:bCs/>
        </w:rPr>
        <w:t>. In addition</w:t>
      </w:r>
      <w:r w:rsidR="00445D96" w:rsidRPr="00CC5E98">
        <w:t>,</w:t>
      </w:r>
      <w:r w:rsidR="00DB03F6" w:rsidRPr="00CC5E98">
        <w:t xml:space="preserve"> this is t</w:t>
      </w:r>
      <w:r w:rsidR="00422456" w:rsidRPr="00CC5E98">
        <w:t>he</w:t>
      </w:r>
      <w:r w:rsidR="001718C5" w:rsidRPr="00CC5E98">
        <w:t xml:space="preserve"> fir</w:t>
      </w:r>
      <w:r w:rsidR="00DB03F6" w:rsidRPr="00CC5E98">
        <w:t xml:space="preserve">st </w:t>
      </w:r>
      <w:r w:rsidR="00DB03F6">
        <w:rPr>
          <w:bCs/>
        </w:rPr>
        <w:t xml:space="preserve">description of a </w:t>
      </w:r>
      <w:r w:rsidR="002C104A">
        <w:rPr>
          <w:bCs/>
        </w:rPr>
        <w:t>severe phenotype linked to</w:t>
      </w:r>
      <w:r w:rsidR="00245B7B">
        <w:rPr>
          <w:bCs/>
        </w:rPr>
        <w:t xml:space="preserve"> a </w:t>
      </w:r>
      <w:r w:rsidR="00245B7B" w:rsidRPr="00245B7B">
        <w:rPr>
          <w:bCs/>
          <w:i/>
        </w:rPr>
        <w:t xml:space="preserve">de novo </w:t>
      </w:r>
      <w:r w:rsidR="00245B7B">
        <w:rPr>
          <w:bCs/>
        </w:rPr>
        <w:t>missense variant</w:t>
      </w:r>
      <w:r w:rsidR="00CA3E9B">
        <w:rPr>
          <w:bCs/>
        </w:rPr>
        <w:t xml:space="preserve"> in the</w:t>
      </w:r>
      <w:r w:rsidR="00B862E2">
        <w:rPr>
          <w:bCs/>
        </w:rPr>
        <w:t xml:space="preserve"> start codon of the</w:t>
      </w:r>
      <w:r w:rsidR="00CA3E9B" w:rsidRPr="00CC5E98">
        <w:t xml:space="preserve"> </w:t>
      </w:r>
      <w:r w:rsidR="00CA3E9B" w:rsidRPr="00CC5E98">
        <w:rPr>
          <w:i/>
        </w:rPr>
        <w:t>NR2F1</w:t>
      </w:r>
      <w:r w:rsidR="00CA3E9B" w:rsidRPr="00CC5E98">
        <w:t xml:space="preserve"> </w:t>
      </w:r>
      <w:r w:rsidR="00CA3E9B">
        <w:rPr>
          <w:bCs/>
        </w:rPr>
        <w:t>gene</w:t>
      </w:r>
      <w:r w:rsidR="00245B7B" w:rsidRPr="00CC5E98">
        <w:t>.</w:t>
      </w:r>
    </w:p>
    <w:p w14:paraId="29A59367" w14:textId="6EF87579" w:rsidR="009A7337" w:rsidRDefault="009A7337">
      <w:pPr>
        <w:rPr>
          <w:b/>
        </w:rPr>
      </w:pPr>
      <w:r>
        <w:rPr>
          <w:b/>
        </w:rPr>
        <w:br w:type="page"/>
      </w:r>
    </w:p>
    <w:p w14:paraId="50149C2D" w14:textId="77777777" w:rsidR="00AE59DA" w:rsidRPr="009A7337" w:rsidRDefault="00AE59DA" w:rsidP="009A7337">
      <w:pPr>
        <w:spacing w:line="480" w:lineRule="auto"/>
        <w:jc w:val="both"/>
        <w:rPr>
          <w:b/>
        </w:rPr>
      </w:pPr>
      <w:r w:rsidRPr="009A7337">
        <w:rPr>
          <w:b/>
        </w:rPr>
        <w:lastRenderedPageBreak/>
        <w:t>Introduction</w:t>
      </w:r>
    </w:p>
    <w:p w14:paraId="5F0AC123" w14:textId="4D8FEBF9" w:rsidR="00D55845" w:rsidRDefault="00001EC0" w:rsidP="00723C51">
      <w:pPr>
        <w:spacing w:line="480" w:lineRule="auto"/>
        <w:rPr>
          <w:rFonts w:asciiTheme="minorHAnsi" w:hAnsiTheme="minorHAnsi"/>
        </w:rPr>
      </w:pPr>
      <w:r w:rsidRPr="001571CD">
        <w:t>Bosch-Boonstra optic atrophy syndrome (</w:t>
      </w:r>
      <w:r w:rsidR="00CB13EB" w:rsidRPr="001571CD">
        <w:t>BBSOAS</w:t>
      </w:r>
      <w:r w:rsidR="009A7337" w:rsidRPr="001571CD">
        <w:t>)</w:t>
      </w:r>
      <w:r w:rsidRPr="001571CD">
        <w:t xml:space="preserve"> is</w:t>
      </w:r>
      <w:r w:rsidRPr="00396703">
        <w:rPr>
          <w:rFonts w:asciiTheme="minorHAnsi" w:hAnsiTheme="minorHAnsi"/>
        </w:rPr>
        <w:t xml:space="preserve"> an</w:t>
      </w:r>
      <w:r w:rsidR="009A7337">
        <w:t xml:space="preserve"> </w:t>
      </w:r>
      <w:r w:rsidR="00CB13EB" w:rsidRPr="009A7337">
        <w:t xml:space="preserve">autosomal dominant </w:t>
      </w:r>
      <w:r w:rsidR="00CB13EB">
        <w:t>congenital isorder characterized</w:t>
      </w:r>
      <w:r w:rsidR="00CB13EB" w:rsidRPr="009A7337">
        <w:t xml:space="preserve"> by optic atrophy, intellectual disability and developmental delay</w:t>
      </w:r>
      <w:r w:rsidR="00610DAA">
        <w:t>. Pathogenic variants in</w:t>
      </w:r>
      <w:r w:rsidRPr="00396703">
        <w:rPr>
          <w:rFonts w:asciiTheme="minorHAnsi" w:hAnsiTheme="minorHAnsi"/>
        </w:rPr>
        <w:t xml:space="preserve"> NR2F1 </w:t>
      </w:r>
      <w:r w:rsidR="00D55845" w:rsidRPr="00396703">
        <w:rPr>
          <w:rFonts w:asciiTheme="minorHAnsi" w:hAnsiTheme="minorHAnsi"/>
        </w:rPr>
        <w:t>(</w:t>
      </w:r>
      <w:r w:rsidR="0076001D" w:rsidRPr="00396703">
        <w:rPr>
          <w:rFonts w:asciiTheme="minorHAnsi" w:hAnsiTheme="minorHAnsi"/>
        </w:rPr>
        <w:t>nuclear receptor subfamily 2 group F member 1 gene</w:t>
      </w:r>
      <w:r w:rsidR="00D55845" w:rsidRPr="00396703">
        <w:rPr>
          <w:rFonts w:asciiTheme="minorHAnsi" w:hAnsiTheme="minorHAnsi"/>
        </w:rPr>
        <w:t xml:space="preserve">) </w:t>
      </w:r>
      <w:r w:rsidRPr="00396703">
        <w:rPr>
          <w:rFonts w:asciiTheme="minorHAnsi" w:hAnsiTheme="minorHAnsi"/>
        </w:rPr>
        <w:t>(MIM 132890)</w:t>
      </w:r>
      <w:r w:rsidR="00610DAA">
        <w:rPr>
          <w:rFonts w:asciiTheme="minorHAnsi" w:hAnsiTheme="minorHAnsi"/>
        </w:rPr>
        <w:t xml:space="preserve"> have been linked to this condition</w:t>
      </w:r>
      <w:r w:rsidRPr="00396703">
        <w:rPr>
          <w:rFonts w:asciiTheme="minorHAnsi" w:hAnsiTheme="minorHAnsi"/>
        </w:rPr>
        <w:t xml:space="preserve"> </w:t>
      </w:r>
      <w:r w:rsidR="00CB13EB">
        <w:t xml:space="preserve">(OMIM 615722) </w:t>
      </w:r>
      <w:r w:rsidR="003F3821" w:rsidRPr="00396703">
        <w:rPr>
          <w:rFonts w:asciiTheme="minorHAnsi" w:hAnsiTheme="minorHAnsi"/>
        </w:rPr>
        <w:fldChar w:fldCharType="begin">
          <w:fldData xml:space="preserve">PEVuZE5vdGU+PENpdGU+PEF1dGhvcj5Ccm93bjwvQXV0aG9yPjxZZWFyPjIwMDk8L1llYXI+PFJl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Ccm93bjwvQXV0aG9yPjxZZWFyPjIwMDk8L1llYXI+PFJl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="003F3821" w:rsidRPr="00396703">
        <w:rPr>
          <w:rFonts w:asciiTheme="minorHAnsi" w:hAnsiTheme="minorHAnsi"/>
        </w:rPr>
      </w:r>
      <w:r w:rsidR="003F3821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Al-Kateb et al., 2013; Bosch et al., 2014; Brown et al., 2009; Chen et al., 2016; Kaiwar et al., 2017)</w:t>
      </w:r>
      <w:r w:rsidR="003F3821" w:rsidRPr="00396703">
        <w:rPr>
          <w:rFonts w:asciiTheme="minorHAnsi" w:hAnsiTheme="minorHAnsi"/>
        </w:rPr>
        <w:fldChar w:fldCharType="end"/>
      </w:r>
      <w:r w:rsidR="00610DAA">
        <w:rPr>
          <w:rFonts w:asciiTheme="minorHAnsi" w:hAnsiTheme="minorHAnsi"/>
        </w:rPr>
        <w:t>.</w:t>
      </w:r>
    </w:p>
    <w:p w14:paraId="3AA054BA" w14:textId="39D64DE7" w:rsidR="00EB24DF" w:rsidRPr="00396703" w:rsidRDefault="00513524" w:rsidP="00723C5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t>Also known as COUP TFI (chicken ovalbumin upstream promoter transcription factor 1), NR2FI</w:t>
      </w:r>
      <w:r w:rsidR="00001EC0" w:rsidRPr="00396703">
        <w:rPr>
          <w:rFonts w:asciiTheme="minorHAnsi" w:hAnsiTheme="minorHAnsi"/>
        </w:rPr>
        <w:t xml:space="preserve"> belongs to the conserved fami</w:t>
      </w:r>
      <w:r w:rsidR="008204B2" w:rsidRPr="00396703">
        <w:rPr>
          <w:rFonts w:asciiTheme="minorHAnsi" w:hAnsiTheme="minorHAnsi"/>
        </w:rPr>
        <w:t xml:space="preserve">ly of </w:t>
      </w:r>
      <w:r w:rsidR="00EC009C" w:rsidRPr="00396703">
        <w:rPr>
          <w:rFonts w:asciiTheme="minorHAnsi" w:hAnsiTheme="minorHAnsi"/>
        </w:rPr>
        <w:t>o</w:t>
      </w:r>
      <w:r w:rsidR="00CF5A54" w:rsidRPr="00396703">
        <w:rPr>
          <w:rFonts w:asciiTheme="minorHAnsi" w:hAnsiTheme="minorHAnsi"/>
        </w:rPr>
        <w:t>rphan nuclear receptor proteins,</w:t>
      </w:r>
      <w:r w:rsidR="008204B2" w:rsidRPr="00396703">
        <w:rPr>
          <w:rFonts w:asciiTheme="minorHAnsi" w:hAnsiTheme="minorHAnsi"/>
        </w:rPr>
        <w:t xml:space="preserve"> </w:t>
      </w:r>
      <w:r w:rsidR="00AF4C76" w:rsidRPr="00396703">
        <w:rPr>
          <w:rFonts w:asciiTheme="minorHAnsi" w:hAnsiTheme="minorHAnsi"/>
        </w:rPr>
        <w:t>a superfamily of</w:t>
      </w:r>
      <w:r w:rsidR="008204B2" w:rsidRPr="00396703">
        <w:rPr>
          <w:rFonts w:asciiTheme="minorHAnsi" w:hAnsiTheme="minorHAnsi"/>
        </w:rPr>
        <w:t xml:space="preserve"> transcriptional regulators </w:t>
      </w:r>
      <w:r w:rsidR="00FA037C" w:rsidRPr="00396703">
        <w:rPr>
          <w:rFonts w:asciiTheme="minorHAnsi" w:hAnsiTheme="minorHAnsi"/>
        </w:rPr>
        <w:t>with</w:t>
      </w:r>
      <w:r w:rsidR="00FB2336" w:rsidRPr="00396703">
        <w:rPr>
          <w:rFonts w:asciiTheme="minorHAnsi" w:hAnsiTheme="minorHAnsi"/>
        </w:rPr>
        <w:t xml:space="preserve"> a diverse </w:t>
      </w:r>
      <w:r w:rsidR="002E70C7">
        <w:rPr>
          <w:rFonts w:asciiTheme="minorHAnsi" w:hAnsiTheme="minorHAnsi"/>
        </w:rPr>
        <w:t>physiological role</w:t>
      </w:r>
      <w:r w:rsidR="003E4015" w:rsidRPr="00396703">
        <w:rPr>
          <w:rFonts w:asciiTheme="minorHAnsi" w:hAnsiTheme="minorHAnsi"/>
        </w:rPr>
        <w:t xml:space="preserve"> </w:t>
      </w:r>
      <w:r w:rsidR="0050239B" w:rsidRPr="00396703">
        <w:rPr>
          <w:rFonts w:asciiTheme="minorHAnsi" w:hAnsiTheme="minorHAnsi"/>
        </w:rPr>
        <w:fldChar w:fldCharType="begin"/>
      </w:r>
      <w:r w:rsidR="008B57EF">
        <w:rPr>
          <w:rFonts w:asciiTheme="minorHAnsi" w:hAnsiTheme="minorHAnsi"/>
        </w:rPr>
        <w:instrText xml:space="preserve"> ADDIN EN.CITE &lt;EndNote&gt;&lt;Cite&gt;&lt;Author&gt;Tsai&lt;/Author&gt;&lt;Year&gt;1994&lt;/Year&gt;&lt;RecNum&gt;234&lt;/RecNum&gt;&lt;DisplayText&gt;(M. J. Tsai &amp;amp; O&amp;apos;Malley, 1994)&lt;/DisplayText&gt;&lt;record&gt;&lt;rec-number&gt;234&lt;/rec-number&gt;&lt;foreign-keys&gt;&lt;key app="EN" db-id="fwz5f0vtfrzf57etsx3xadt4ea9dswxs0epa" timestamp="0"&gt;234&lt;/key&gt;&lt;/foreign-keys&gt;&lt;ref-type name="Journal Article"&gt;17&lt;/ref-type&gt;&lt;contributors&gt;&lt;authors&gt;&lt;author&gt;Tsai, M. J.&lt;/author&gt;&lt;author&gt;O&amp;apos;Malley, B. W.&lt;/author&gt;&lt;/authors&gt;&lt;/contributors&gt;&lt;auth-address&gt;Baylor College of Medicine, Houston, Texas 77030.&lt;/auth-address&gt;&lt;titles&gt;&lt;title&gt;Molecular mechanisms of action of steroid/thyroid receptor superfamily members&lt;/title&gt;&lt;secondary-title&gt;Annu Rev Biochem&lt;/secondary-title&gt;&lt;/titles&gt;&lt;pages&gt;451-86&lt;/pages&gt;&lt;volume&gt;63&lt;/volume&gt;&lt;edition&gt;1994/01/01&lt;/edition&gt;&lt;keywords&gt;&lt;keyword&gt;Amino Acid Sequence&lt;/keyword&gt;&lt;keyword&gt;Animals&lt;/keyword&gt;&lt;keyword&gt;Chromatin/chemistry&lt;/keyword&gt;&lt;keyword&gt;DNA-Binding Proteins/metabolism&lt;/keyword&gt;&lt;keyword&gt;Gene Expression Regulation/physiology&lt;/keyword&gt;&lt;keyword&gt;Ligands&lt;/keyword&gt;&lt;keyword&gt;Molecular Sequence Data&lt;/keyword&gt;&lt;keyword&gt;*Multigene Family&lt;/keyword&gt;&lt;keyword&gt;Receptors, Steroid/genetics/*physiology&lt;/keyword&gt;&lt;keyword&gt;Receptors, Thyroid Hormone/genetics/*physiology&lt;/keyword&gt;&lt;/keywords&gt;&lt;dates&gt;&lt;year&gt;1994&lt;/year&gt;&lt;/dates&gt;&lt;isbn&gt;0066-4154 (Print)&amp;#xD;0066-4154 (Linking)&lt;/isbn&gt;&lt;accession-num&gt;7979245&lt;/accession-num&gt;&lt;urls&gt;&lt;related-urls&gt;&lt;url&gt;https://www.ncbi.nlm.nih.gov/pubmed/7979245&lt;/url&gt;&lt;/related-urls&gt;&lt;/urls&gt;&lt;electronic-resource-num&gt;10.1146/annurev.bi.63.070194.002315&lt;/electronic-resource-num&gt;&lt;/record&gt;&lt;/Cite&gt;&lt;/EndNote&gt;</w:instrText>
      </w:r>
      <w:r w:rsidR="0050239B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M. J. Tsai &amp; O'Malley, 1994)</w:t>
      </w:r>
      <w:r w:rsidR="0050239B" w:rsidRPr="00396703">
        <w:rPr>
          <w:rFonts w:asciiTheme="minorHAnsi" w:hAnsiTheme="minorHAnsi"/>
        </w:rPr>
        <w:fldChar w:fldCharType="end"/>
      </w:r>
      <w:r w:rsidR="0058475E">
        <w:rPr>
          <w:rFonts w:asciiTheme="minorHAnsi" w:hAnsiTheme="minorHAnsi"/>
        </w:rPr>
        <w:t>.</w:t>
      </w:r>
      <w:r w:rsidR="001478A4" w:rsidRPr="00396703">
        <w:rPr>
          <w:rFonts w:asciiTheme="minorHAnsi" w:hAnsiTheme="minorHAnsi"/>
        </w:rPr>
        <w:t xml:space="preserve"> </w:t>
      </w:r>
      <w:r w:rsidR="003E4015" w:rsidRPr="00396703">
        <w:rPr>
          <w:rFonts w:asciiTheme="minorHAnsi" w:hAnsiTheme="minorHAnsi"/>
        </w:rPr>
        <w:t xml:space="preserve">NR2F1 </w:t>
      </w:r>
      <w:r w:rsidR="0058475E">
        <w:rPr>
          <w:rFonts w:asciiTheme="minorHAnsi" w:hAnsiTheme="minorHAnsi"/>
        </w:rPr>
        <w:t xml:space="preserve">has two functional domains: </w:t>
      </w:r>
      <w:r w:rsidR="004E1F8A" w:rsidRPr="00396703">
        <w:rPr>
          <w:rFonts w:asciiTheme="minorHAnsi" w:hAnsiTheme="minorHAnsi"/>
        </w:rPr>
        <w:t xml:space="preserve"> </w:t>
      </w:r>
      <w:r w:rsidR="00C748BA" w:rsidRPr="00396703">
        <w:rPr>
          <w:rFonts w:asciiTheme="minorHAnsi" w:hAnsiTheme="minorHAnsi"/>
        </w:rPr>
        <w:t>the DNA-B</w:t>
      </w:r>
      <w:r w:rsidR="00001EC0" w:rsidRPr="00396703">
        <w:rPr>
          <w:rFonts w:asciiTheme="minorHAnsi" w:hAnsiTheme="minorHAnsi"/>
        </w:rPr>
        <w:t xml:space="preserve">inding domain (DBD) </w:t>
      </w:r>
      <w:r w:rsidR="00C748BA" w:rsidRPr="00396703">
        <w:rPr>
          <w:rFonts w:asciiTheme="minorHAnsi" w:hAnsiTheme="minorHAnsi"/>
        </w:rPr>
        <w:t>and Ligand-B</w:t>
      </w:r>
      <w:r w:rsidR="006B2B5B" w:rsidRPr="00396703">
        <w:rPr>
          <w:rFonts w:asciiTheme="minorHAnsi" w:hAnsiTheme="minorHAnsi"/>
        </w:rPr>
        <w:t>indi</w:t>
      </w:r>
      <w:r w:rsidR="00790B79" w:rsidRPr="00396703">
        <w:rPr>
          <w:rFonts w:asciiTheme="minorHAnsi" w:hAnsiTheme="minorHAnsi"/>
        </w:rPr>
        <w:t>ng domain (LBD)</w:t>
      </w:r>
      <w:r w:rsidR="00852932" w:rsidRPr="00396703">
        <w:rPr>
          <w:rFonts w:asciiTheme="minorHAnsi" w:hAnsiTheme="minorHAnsi"/>
        </w:rPr>
        <w:t xml:space="preserve"> </w:t>
      </w:r>
      <w:r w:rsidR="00EB24DF" w:rsidRPr="00396703">
        <w:rPr>
          <w:rFonts w:asciiTheme="minorHAnsi" w:hAnsiTheme="minorHAnsi"/>
        </w:rPr>
        <w:fldChar w:fldCharType="begin"/>
      </w:r>
      <w:r w:rsidR="008B57EF">
        <w:rPr>
          <w:rFonts w:asciiTheme="minorHAnsi" w:hAnsiTheme="minorHAnsi"/>
        </w:rPr>
        <w:instrText xml:space="preserve"> ADDIN EN.CITE &lt;EndNote&gt;&lt;Cite&gt;&lt;Author&gt;Tsai&lt;/Author&gt;&lt;Year&gt;1997&lt;/Year&gt;&lt;RecNum&gt;258&lt;/RecNum&gt;&lt;DisplayText&gt;(S. Y. Tsai &amp;amp; Tsai, 1997)&lt;/DisplayText&gt;&lt;record&gt;&lt;rec-number&gt;258&lt;/rec-number&gt;&lt;foreign-keys&gt;&lt;key app="EN" db-id="fwz5f0vtfrzf57etsx3xadt4ea9dswxs0epa" timestamp="1563278211"&gt;258&lt;/key&gt;&lt;/foreign-keys&gt;&lt;ref-type name="Journal Article"&gt;17&lt;/ref-type&gt;&lt;contributors&gt;&lt;authors&gt;&lt;author&gt;Tsai, S. Y.&lt;/author&gt;&lt;author&gt;Tsai, M. J.&lt;/author&gt;&lt;/authors&gt;&lt;/contributors&gt;&lt;auth-address&gt;Department of Cell Biology, Baylor College of Medicine, Houston, Texas 77030, USA.&lt;/auth-address&gt;&lt;titles&gt;&lt;title&gt;Chick ovalbumin upstream promoter-transcription factors (COUP-TFs): coming of age&lt;/title&gt;&lt;secondary-title&gt;Endocr Rev&lt;/secondary-title&gt;&lt;/titles&gt;&lt;periodical&gt;&lt;full-title&gt;Endocr Rev&lt;/full-title&gt;&lt;/periodical&gt;&lt;pages&gt;229-40&lt;/pages&gt;&lt;volume&gt;18&lt;/volume&gt;&lt;number&gt;2&lt;/number&gt;&lt;edition&gt;1997/04/01&lt;/edition&gt;&lt;keywords&gt;&lt;keyword&gt;Animals&lt;/keyword&gt;&lt;keyword&gt;*Biological Evolution&lt;/keyword&gt;&lt;keyword&gt;COUP Transcription Factor I&lt;/keyword&gt;&lt;keyword&gt;Chickens&lt;/keyword&gt;&lt;keyword&gt;DNA-Binding Proteins/biosynthesis/*genetics/physiology&lt;/keyword&gt;&lt;keyword&gt;Drosophila&lt;/keyword&gt;&lt;keyword&gt;Gene Expression Regulation, Developmental&lt;/keyword&gt;&lt;keyword&gt;Humans&lt;/keyword&gt;&lt;keyword&gt;Mice&lt;/keyword&gt;&lt;keyword&gt;Molecular Sequence Data&lt;/keyword&gt;&lt;keyword&gt;Multigene Family&lt;/keyword&gt;&lt;keyword&gt;Ovalbumin/genetics&lt;/keyword&gt;&lt;keyword&gt;Promoter Regions, Genetic&lt;/keyword&gt;&lt;keyword&gt;Receptors, Steroid/*genetics&lt;/keyword&gt;&lt;keyword&gt;Receptors, Thyroid Hormone/*genetics/physiology&lt;/keyword&gt;&lt;keyword&gt;Sequence Homology, Amino Acid&lt;/keyword&gt;&lt;keyword&gt;Transcription Factors/biosynthesis/*genetics/physiology&lt;/keyword&gt;&lt;keyword&gt;Zebrafish&lt;/keyword&gt;&lt;/keywords&gt;&lt;dates&gt;&lt;year&gt;1997&lt;/year&gt;&lt;pub-dates&gt;&lt;date&gt;Apr&lt;/date&gt;&lt;/pub-dates&gt;&lt;/dates&gt;&lt;isbn&gt;0163-769X (Print)&amp;#xD;0163-769X (Linking)&lt;/isbn&gt;&lt;accession-num&gt;9101138&lt;/accession-num&gt;&lt;urls&gt;&lt;related-urls&gt;&lt;url&gt;https://www.ncbi.nlm.nih.gov/pubmed/9101138&lt;/url&gt;&lt;/related-urls&gt;&lt;/urls&gt;&lt;electronic-resource-num&gt;10.1210/edrv.18.2.0294&lt;/electronic-resource-num&gt;&lt;/record&gt;&lt;/Cite&gt;&lt;/EndNote&gt;</w:instrText>
      </w:r>
      <w:r w:rsidR="00EB24DF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S. Y. Tsai &amp; Tsai, 1997)</w:t>
      </w:r>
      <w:r w:rsidR="00EB24DF" w:rsidRPr="00396703">
        <w:rPr>
          <w:rFonts w:asciiTheme="minorHAnsi" w:hAnsiTheme="minorHAnsi"/>
        </w:rPr>
        <w:fldChar w:fldCharType="end"/>
      </w:r>
      <w:r w:rsidR="0058475E">
        <w:rPr>
          <w:rFonts w:asciiTheme="minorHAnsi" w:hAnsiTheme="minorHAnsi"/>
        </w:rPr>
        <w:t>.</w:t>
      </w:r>
    </w:p>
    <w:p w14:paraId="33DF2476" w14:textId="5580E8C6" w:rsidR="0012325B" w:rsidRPr="00396703" w:rsidRDefault="002A2D63" w:rsidP="00723C5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t>Whilst variants within the DBD domain are capable of completely abolishing NR2F1</w:t>
      </w:r>
      <w:r w:rsidR="00A50D55" w:rsidRPr="00396703">
        <w:rPr>
          <w:rFonts w:asciiTheme="minorHAnsi" w:hAnsiTheme="minorHAnsi"/>
        </w:rPr>
        <w:t xml:space="preserve"> transcriptional abilities, b</w:t>
      </w:r>
      <w:r w:rsidRPr="00396703">
        <w:rPr>
          <w:rFonts w:asciiTheme="minorHAnsi" w:hAnsiTheme="minorHAnsi"/>
        </w:rPr>
        <w:t xml:space="preserve">oth haploinsufficiency and a dominant negative effect have been proposed to be responsible for the phenotype </w:t>
      </w:r>
      <w:r w:rsidRPr="00396703">
        <w:rPr>
          <w:rFonts w:asciiTheme="minorHAnsi" w:hAnsiTheme="minorHAnsi"/>
        </w:rPr>
        <w:fldChar w:fldCharType="begin">
          <w:fldData xml:space="preserve">PEVuZE5vdGU+PENpdGU+PEF1dGhvcj5LYWl3YXI8L0F1dGhvcj48WWVhcj4yMDE3PC9ZZWFyPjxS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LYWl3YXI8L0F1dGhvcj48WWVhcj4yMDE3PC9ZZWFyPjxS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Pr="00396703">
        <w:rPr>
          <w:rFonts w:asciiTheme="minorHAnsi" w:hAnsiTheme="minorHAnsi"/>
        </w:rPr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Bosch et al., 2014; Chen et al., 2016; Kaiwar et al., 2017)</w:t>
      </w:r>
      <w:r w:rsidRPr="00396703">
        <w:rPr>
          <w:rFonts w:asciiTheme="minorHAnsi" w:hAnsiTheme="minorHAnsi"/>
        </w:rPr>
        <w:fldChar w:fldCharType="end"/>
      </w:r>
      <w:r w:rsidR="00235514">
        <w:rPr>
          <w:rFonts w:asciiTheme="minorHAnsi" w:hAnsiTheme="minorHAnsi"/>
        </w:rPr>
        <w:t>.</w:t>
      </w:r>
    </w:p>
    <w:p w14:paraId="4D318BB9" w14:textId="6A4C2E54" w:rsidR="00A22279" w:rsidRPr="00396703" w:rsidRDefault="0076001D" w:rsidP="00723C5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t xml:space="preserve">Pathogenic </w:t>
      </w:r>
      <w:r w:rsidR="00777BFC" w:rsidRPr="007B4A67">
        <w:rPr>
          <w:rFonts w:asciiTheme="minorHAnsi" w:hAnsiTheme="minorHAnsi"/>
          <w:i/>
        </w:rPr>
        <w:t>de novo</w:t>
      </w:r>
      <w:r w:rsidR="00777BFC" w:rsidRPr="00396703">
        <w:rPr>
          <w:rFonts w:asciiTheme="minorHAnsi" w:hAnsiTheme="minorHAnsi"/>
        </w:rPr>
        <w:t xml:space="preserve"> </w:t>
      </w:r>
      <w:r w:rsidR="007B4A67">
        <w:rPr>
          <w:rFonts w:asciiTheme="minorHAnsi" w:hAnsiTheme="minorHAnsi"/>
        </w:rPr>
        <w:t>variant</w:t>
      </w:r>
      <w:r w:rsidRPr="00396703">
        <w:rPr>
          <w:rFonts w:asciiTheme="minorHAnsi" w:hAnsiTheme="minorHAnsi"/>
        </w:rPr>
        <w:t>s</w:t>
      </w:r>
      <w:r w:rsidR="005C3F41" w:rsidRPr="00396703">
        <w:rPr>
          <w:rFonts w:asciiTheme="minorHAnsi" w:hAnsiTheme="minorHAnsi"/>
        </w:rPr>
        <w:t xml:space="preserve"> in </w:t>
      </w:r>
      <w:r w:rsidR="005C3F41" w:rsidRPr="007B4A67">
        <w:rPr>
          <w:rFonts w:asciiTheme="minorHAnsi" w:hAnsiTheme="minorHAnsi"/>
          <w:i/>
        </w:rPr>
        <w:t>NR2F1</w:t>
      </w:r>
      <w:r w:rsidRPr="00396703">
        <w:rPr>
          <w:rFonts w:asciiTheme="minorHAnsi" w:hAnsiTheme="minorHAnsi"/>
        </w:rPr>
        <w:t xml:space="preserve"> were first </w:t>
      </w:r>
      <w:r w:rsidR="005C3F41" w:rsidRPr="00396703">
        <w:rPr>
          <w:rFonts w:asciiTheme="minorHAnsi" w:hAnsiTheme="minorHAnsi"/>
        </w:rPr>
        <w:t>identified</w:t>
      </w:r>
      <w:r w:rsidR="00777BFC" w:rsidRPr="00396703">
        <w:rPr>
          <w:rFonts w:asciiTheme="minorHAnsi" w:hAnsiTheme="minorHAnsi"/>
        </w:rPr>
        <w:t xml:space="preserve"> </w:t>
      </w:r>
      <w:r w:rsidR="009A422C" w:rsidRPr="00396703">
        <w:rPr>
          <w:rFonts w:asciiTheme="minorHAnsi" w:hAnsiTheme="minorHAnsi"/>
        </w:rPr>
        <w:t>in individuals with</w:t>
      </w:r>
      <w:r w:rsidRPr="00396703">
        <w:rPr>
          <w:rFonts w:asciiTheme="minorHAnsi" w:hAnsiTheme="minorHAnsi"/>
        </w:rPr>
        <w:t xml:space="preserve"> cerebral visual impairment. </w:t>
      </w:r>
      <w:r w:rsidR="00246B65" w:rsidRPr="00396703">
        <w:rPr>
          <w:rFonts w:asciiTheme="minorHAnsi" w:hAnsiTheme="minorHAnsi"/>
        </w:rPr>
        <w:t xml:space="preserve">All of </w:t>
      </w:r>
      <w:r w:rsidR="00C409EB" w:rsidRPr="00396703">
        <w:rPr>
          <w:rFonts w:asciiTheme="minorHAnsi" w:hAnsiTheme="minorHAnsi"/>
        </w:rPr>
        <w:t>these patients</w:t>
      </w:r>
      <w:r w:rsidR="00246B65" w:rsidRPr="00396703">
        <w:rPr>
          <w:rFonts w:asciiTheme="minorHAnsi" w:hAnsiTheme="minorHAnsi"/>
        </w:rPr>
        <w:t xml:space="preserve"> had intellectual disability and the majority had optic atrophy</w:t>
      </w:r>
      <w:r w:rsidR="0012325B" w:rsidRPr="00396703">
        <w:rPr>
          <w:rFonts w:asciiTheme="minorHAnsi" w:hAnsiTheme="minorHAnsi"/>
        </w:rPr>
        <w:t>, leading to the description of BBSOAS</w:t>
      </w:r>
      <w:r w:rsidR="00C409EB" w:rsidRPr="00396703">
        <w:rPr>
          <w:rFonts w:asciiTheme="minorHAnsi" w:hAnsiTheme="minorHAnsi"/>
        </w:rPr>
        <w:t xml:space="preserve"> </w:t>
      </w:r>
      <w:r w:rsidR="0050239B" w:rsidRPr="00396703">
        <w:rPr>
          <w:rFonts w:asciiTheme="minorHAnsi" w:hAnsiTheme="minorHAnsi"/>
        </w:rPr>
        <w:fldChar w:fldCharType="begin">
          <w:fldData xml:space="preserve">PEVuZE5vdGU+PENpdGU+PEF1dGhvcj5Cb3NjaDwvQXV0aG9yPjxZZWFyPjIwMTQ8L1llYXI+PFJl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Cb3NjaDwvQXV0aG9yPjxZZWFyPjIwMTQ8L1llYXI+PFJl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="0050239B" w:rsidRPr="00396703">
        <w:rPr>
          <w:rFonts w:asciiTheme="minorHAnsi" w:hAnsiTheme="minorHAnsi"/>
        </w:rPr>
      </w:r>
      <w:r w:rsidR="0050239B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Bosch et al., 2014)</w:t>
      </w:r>
      <w:r w:rsidR="0050239B" w:rsidRPr="00396703">
        <w:rPr>
          <w:rFonts w:asciiTheme="minorHAnsi" w:hAnsiTheme="minorHAnsi"/>
        </w:rPr>
        <w:fldChar w:fldCharType="end"/>
      </w:r>
      <w:r w:rsidR="007B4A67">
        <w:rPr>
          <w:rFonts w:asciiTheme="minorHAnsi" w:hAnsiTheme="minorHAnsi"/>
        </w:rPr>
        <w:t>.</w:t>
      </w:r>
      <w:r w:rsidR="00A22279" w:rsidRPr="00396703">
        <w:rPr>
          <w:rFonts w:asciiTheme="minorHAnsi" w:hAnsiTheme="minorHAnsi"/>
        </w:rPr>
        <w:t xml:space="preserve"> Preceding </w:t>
      </w:r>
      <w:r w:rsidR="0012325B" w:rsidRPr="00396703">
        <w:rPr>
          <w:rFonts w:asciiTheme="minorHAnsi" w:hAnsiTheme="minorHAnsi"/>
        </w:rPr>
        <w:t>this</w:t>
      </w:r>
      <w:r w:rsidR="00A22279" w:rsidRPr="00396703">
        <w:rPr>
          <w:rFonts w:asciiTheme="minorHAnsi" w:hAnsiTheme="minorHAnsi"/>
        </w:rPr>
        <w:t xml:space="preserve">, </w:t>
      </w:r>
      <w:r w:rsidR="00A22279" w:rsidRPr="007B4A67">
        <w:rPr>
          <w:rFonts w:asciiTheme="minorHAnsi" w:hAnsiTheme="minorHAnsi"/>
          <w:i/>
        </w:rPr>
        <w:t>NR2F1</w:t>
      </w:r>
      <w:r w:rsidR="00A22279" w:rsidRPr="00396703">
        <w:rPr>
          <w:rFonts w:asciiTheme="minorHAnsi" w:hAnsiTheme="minorHAnsi"/>
        </w:rPr>
        <w:t xml:space="preserve"> had</w:t>
      </w:r>
      <w:r w:rsidR="00D21C86" w:rsidRPr="00396703">
        <w:rPr>
          <w:rFonts w:asciiTheme="minorHAnsi" w:hAnsiTheme="minorHAnsi"/>
        </w:rPr>
        <w:t xml:space="preserve"> </w:t>
      </w:r>
      <w:r w:rsidR="00A22279" w:rsidRPr="00396703">
        <w:rPr>
          <w:rFonts w:asciiTheme="minorHAnsi" w:hAnsiTheme="minorHAnsi"/>
        </w:rPr>
        <w:t>been proposed as a candidate</w:t>
      </w:r>
      <w:r w:rsidR="00D21C86" w:rsidRPr="00396703">
        <w:rPr>
          <w:rFonts w:asciiTheme="minorHAnsi" w:hAnsiTheme="minorHAnsi"/>
        </w:rPr>
        <w:t xml:space="preserve"> gene</w:t>
      </w:r>
      <w:r w:rsidR="00A22279" w:rsidRPr="00396703">
        <w:rPr>
          <w:rFonts w:asciiTheme="minorHAnsi" w:hAnsiTheme="minorHAnsi"/>
        </w:rPr>
        <w:t xml:space="preserve"> for the optic and development</w:t>
      </w:r>
      <w:r w:rsidR="00D40B09" w:rsidRPr="00396703">
        <w:rPr>
          <w:rFonts w:asciiTheme="minorHAnsi" w:hAnsiTheme="minorHAnsi"/>
        </w:rPr>
        <w:t>al</w:t>
      </w:r>
      <w:r w:rsidR="00A22279" w:rsidRPr="00396703">
        <w:rPr>
          <w:rFonts w:asciiTheme="minorHAnsi" w:hAnsiTheme="minorHAnsi"/>
        </w:rPr>
        <w:t xml:space="preserve"> phenotype seen in 5q15 deletion</w:t>
      </w:r>
      <w:r w:rsidR="00215BF7" w:rsidRPr="00396703">
        <w:rPr>
          <w:rFonts w:asciiTheme="minorHAnsi" w:hAnsiTheme="minorHAnsi"/>
        </w:rPr>
        <w:t xml:space="preserve"> </w:t>
      </w:r>
      <w:r w:rsidR="00215BF7" w:rsidRPr="00396703">
        <w:rPr>
          <w:rFonts w:asciiTheme="minorHAnsi" w:hAnsiTheme="minorHAnsi"/>
        </w:rPr>
        <w:fldChar w:fldCharType="begin">
          <w:fldData xml:space="preserve">PEVuZE5vdGU+PENpdGU+PEF1dGhvcj5BbC1LYXRlYjwvQXV0aG9yPjxZZWFyPjIwMTM8L1llYXI+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BbC1LYXRlYjwvQXV0aG9yPjxZZWFyPjIwMTM8L1llYXI+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="00215BF7" w:rsidRPr="00396703">
        <w:rPr>
          <w:rFonts w:asciiTheme="minorHAnsi" w:hAnsiTheme="minorHAnsi"/>
        </w:rPr>
      </w:r>
      <w:r w:rsidR="00215BF7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Al-Kateb et al., 2013; Brown et al., 2009; Cardoso et al., 2009)</w:t>
      </w:r>
      <w:r w:rsidR="00215BF7" w:rsidRPr="00396703">
        <w:rPr>
          <w:rFonts w:asciiTheme="minorHAnsi" w:hAnsiTheme="minorHAnsi"/>
        </w:rPr>
        <w:fldChar w:fldCharType="end"/>
      </w:r>
      <w:r w:rsidR="00215BF7" w:rsidRPr="00396703">
        <w:rPr>
          <w:rFonts w:asciiTheme="minorHAnsi" w:hAnsiTheme="minorHAnsi"/>
        </w:rPr>
        <w:t xml:space="preserve">. </w:t>
      </w:r>
      <w:r w:rsidR="001478A4" w:rsidRPr="00396703">
        <w:rPr>
          <w:rFonts w:asciiTheme="minorHAnsi" w:hAnsiTheme="minorHAnsi"/>
        </w:rPr>
        <w:t xml:space="preserve">The BBSOAS phenotype has since been </w:t>
      </w:r>
      <w:r w:rsidR="00DC7953" w:rsidRPr="00396703">
        <w:rPr>
          <w:rFonts w:asciiTheme="minorHAnsi" w:hAnsiTheme="minorHAnsi"/>
        </w:rPr>
        <w:t>extended</w:t>
      </w:r>
      <w:r w:rsidR="001478A4" w:rsidRPr="00396703">
        <w:rPr>
          <w:rFonts w:asciiTheme="minorHAnsi" w:hAnsiTheme="minorHAnsi"/>
        </w:rPr>
        <w:t xml:space="preserve"> with</w:t>
      </w:r>
      <w:r w:rsidR="00262F32" w:rsidRPr="00396703">
        <w:rPr>
          <w:rFonts w:asciiTheme="minorHAnsi" w:hAnsiTheme="minorHAnsi"/>
        </w:rPr>
        <w:t xml:space="preserve"> frequent identification of </w:t>
      </w:r>
      <w:r w:rsidR="001478A4" w:rsidRPr="00396703">
        <w:rPr>
          <w:rFonts w:asciiTheme="minorHAnsi" w:hAnsiTheme="minorHAnsi"/>
        </w:rPr>
        <w:t xml:space="preserve">oromotor dysfunction, hypotonia, thinning of corpus callosum, repetitive behaviour, seizures and </w:t>
      </w:r>
      <w:r w:rsidR="00D40B09" w:rsidRPr="00396703">
        <w:rPr>
          <w:rFonts w:asciiTheme="minorHAnsi" w:hAnsiTheme="minorHAnsi"/>
        </w:rPr>
        <w:t xml:space="preserve">attention </w:t>
      </w:r>
      <w:r w:rsidR="00BF23B2">
        <w:rPr>
          <w:rFonts w:asciiTheme="minorHAnsi" w:hAnsiTheme="minorHAnsi"/>
        </w:rPr>
        <w:t>deficit hyperactivity disorder</w:t>
      </w:r>
      <w:r w:rsidR="001478A4" w:rsidRPr="00396703">
        <w:rPr>
          <w:rFonts w:asciiTheme="minorHAnsi" w:hAnsiTheme="minorHAnsi"/>
        </w:rPr>
        <w:t xml:space="preserve"> </w:t>
      </w:r>
      <w:r w:rsidR="0050239B" w:rsidRPr="00396703">
        <w:rPr>
          <w:rFonts w:asciiTheme="minorHAnsi" w:hAnsiTheme="minorHAnsi"/>
        </w:rPr>
        <w:fldChar w:fldCharType="begin">
          <w:fldData xml:space="preserve">PEVuZE5vdGU+PENpdGU+PEF1dGhvcj5LYWl3YXI8L0F1dGhvcj48WWVhcj4yMDE3PC9ZZWFyPjxS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LYWl3YXI8L0F1dGhvcj48WWVhcj4yMDE3PC9ZZWFyPjxS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="0050239B" w:rsidRPr="00396703">
        <w:rPr>
          <w:rFonts w:asciiTheme="minorHAnsi" w:hAnsiTheme="minorHAnsi"/>
        </w:rPr>
      </w:r>
      <w:r w:rsidR="0050239B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Bosch et al., 2014; Chen et al., 2016; Kaiwar et al., 2017)</w:t>
      </w:r>
      <w:r w:rsidR="0050239B" w:rsidRPr="00396703">
        <w:rPr>
          <w:rFonts w:asciiTheme="minorHAnsi" w:hAnsiTheme="minorHAnsi"/>
        </w:rPr>
        <w:fldChar w:fldCharType="end"/>
      </w:r>
      <w:r w:rsidR="00BF23B2">
        <w:rPr>
          <w:rFonts w:asciiTheme="minorHAnsi" w:hAnsiTheme="minorHAnsi"/>
        </w:rPr>
        <w:t>.</w:t>
      </w:r>
    </w:p>
    <w:p w14:paraId="65B28A8B" w14:textId="7201A5BF" w:rsidR="006D6F23" w:rsidRDefault="00B82A16" w:rsidP="00723C5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lastRenderedPageBreak/>
        <w:t xml:space="preserve">The </w:t>
      </w:r>
      <w:r w:rsidR="00A22279" w:rsidRPr="00396703">
        <w:rPr>
          <w:rFonts w:asciiTheme="minorHAnsi" w:hAnsiTheme="minorHAnsi"/>
        </w:rPr>
        <w:t xml:space="preserve">murine NR2F1 homolog </w:t>
      </w:r>
      <w:r w:rsidR="008D4AEE" w:rsidRPr="00396703">
        <w:rPr>
          <w:rFonts w:asciiTheme="minorHAnsi" w:hAnsiTheme="minorHAnsi"/>
        </w:rPr>
        <w:t>has been extensively studied</w:t>
      </w:r>
      <w:r w:rsidR="00283EA9" w:rsidRPr="00396703">
        <w:rPr>
          <w:rFonts w:asciiTheme="minorHAnsi" w:hAnsiTheme="minorHAnsi"/>
        </w:rPr>
        <w:t xml:space="preserve"> in a variety of knockout and </w:t>
      </w:r>
      <w:r w:rsidR="00930451" w:rsidRPr="00396703">
        <w:rPr>
          <w:rFonts w:asciiTheme="minorHAnsi" w:hAnsiTheme="minorHAnsi"/>
        </w:rPr>
        <w:t>selective deletion</w:t>
      </w:r>
      <w:r w:rsidR="00283EA9" w:rsidRPr="00396703">
        <w:rPr>
          <w:rFonts w:asciiTheme="minorHAnsi" w:hAnsiTheme="minorHAnsi"/>
        </w:rPr>
        <w:t xml:space="preserve"> mouse models</w:t>
      </w:r>
      <w:r w:rsidR="008D4AEE" w:rsidRPr="00396703">
        <w:rPr>
          <w:rFonts w:asciiTheme="minorHAnsi" w:hAnsiTheme="minorHAnsi"/>
        </w:rPr>
        <w:t xml:space="preserve">. </w:t>
      </w:r>
      <w:r w:rsidR="00BD73F1" w:rsidRPr="00396703">
        <w:rPr>
          <w:rFonts w:asciiTheme="minorHAnsi" w:hAnsiTheme="minorHAnsi"/>
        </w:rPr>
        <w:t xml:space="preserve"> It is highly expresse</w:t>
      </w:r>
      <w:r w:rsidR="00CE4DB3" w:rsidRPr="00396703">
        <w:rPr>
          <w:rFonts w:asciiTheme="minorHAnsi" w:hAnsiTheme="minorHAnsi"/>
        </w:rPr>
        <w:t>d in the central nervous system,</w:t>
      </w:r>
      <w:r w:rsidR="00BD73F1" w:rsidRPr="00396703">
        <w:rPr>
          <w:rFonts w:asciiTheme="minorHAnsi" w:hAnsiTheme="minorHAnsi"/>
        </w:rPr>
        <w:t xml:space="preserve"> including the optic nerve, thalamus and pallium. </w:t>
      </w:r>
      <w:r w:rsidR="00A22BFB" w:rsidRPr="00396703">
        <w:rPr>
          <w:rFonts w:asciiTheme="minorHAnsi" w:hAnsiTheme="minorHAnsi"/>
        </w:rPr>
        <w:t>The homozygous COUP TF1 knockout is perinatally lethal</w:t>
      </w:r>
      <w:r w:rsidR="00D21C86" w:rsidRPr="00396703">
        <w:rPr>
          <w:rFonts w:asciiTheme="minorHAnsi" w:hAnsiTheme="minorHAnsi"/>
        </w:rPr>
        <w:t>,</w:t>
      </w:r>
      <w:r w:rsidR="00A22BFB" w:rsidRPr="00396703">
        <w:rPr>
          <w:rFonts w:asciiTheme="minorHAnsi" w:hAnsiTheme="minorHAnsi"/>
        </w:rPr>
        <w:t xml:space="preserve"> </w:t>
      </w:r>
      <w:r w:rsidR="00D21C86" w:rsidRPr="00396703">
        <w:rPr>
          <w:rFonts w:asciiTheme="minorHAnsi" w:hAnsiTheme="minorHAnsi"/>
        </w:rPr>
        <w:t xml:space="preserve">a likely </w:t>
      </w:r>
      <w:r w:rsidR="00A66D24" w:rsidRPr="00396703">
        <w:rPr>
          <w:rFonts w:asciiTheme="minorHAnsi" w:hAnsiTheme="minorHAnsi"/>
        </w:rPr>
        <w:t>consequence</w:t>
      </w:r>
      <w:r w:rsidR="00D21C86" w:rsidRPr="00396703">
        <w:rPr>
          <w:rFonts w:asciiTheme="minorHAnsi" w:hAnsiTheme="minorHAnsi"/>
        </w:rPr>
        <w:t xml:space="preserve"> of defective</w:t>
      </w:r>
      <w:r w:rsidR="00A22BFB" w:rsidRPr="00396703">
        <w:rPr>
          <w:rFonts w:asciiTheme="minorHAnsi" w:hAnsiTheme="minorHAnsi"/>
        </w:rPr>
        <w:t xml:space="preserve"> glossopharyngeal nerve</w:t>
      </w:r>
      <w:r w:rsidR="00D21C86" w:rsidRPr="00396703">
        <w:rPr>
          <w:rFonts w:asciiTheme="minorHAnsi" w:hAnsiTheme="minorHAnsi"/>
        </w:rPr>
        <w:t xml:space="preserve"> development</w:t>
      </w:r>
      <w:r w:rsidR="00A22BFB" w:rsidRPr="00396703">
        <w:rPr>
          <w:rFonts w:asciiTheme="minorHAnsi" w:hAnsiTheme="minorHAnsi"/>
        </w:rPr>
        <w:t xml:space="preserve"> </w:t>
      </w:r>
      <w:r w:rsidR="00A66D24" w:rsidRPr="00396703">
        <w:rPr>
          <w:rFonts w:asciiTheme="minorHAnsi" w:hAnsiTheme="minorHAnsi"/>
        </w:rPr>
        <w:t xml:space="preserve">leading to </w:t>
      </w:r>
      <w:r w:rsidR="008816D7" w:rsidRPr="00396703">
        <w:rPr>
          <w:rFonts w:asciiTheme="minorHAnsi" w:hAnsiTheme="minorHAnsi"/>
        </w:rPr>
        <w:t>starvation</w:t>
      </w:r>
      <w:r w:rsidR="00A22BFB" w:rsidRPr="00396703">
        <w:rPr>
          <w:rFonts w:asciiTheme="minorHAnsi" w:hAnsiTheme="minorHAnsi"/>
        </w:rPr>
        <w:t xml:space="preserve"> </w:t>
      </w:r>
      <w:r w:rsidR="0050239B" w:rsidRPr="00396703">
        <w:rPr>
          <w:rFonts w:asciiTheme="minorHAnsi" w:hAnsiTheme="minorHAnsi"/>
        </w:rPr>
        <w:fldChar w:fldCharType="begin"/>
      </w:r>
      <w:r w:rsidR="008B57EF">
        <w:rPr>
          <w:rFonts w:asciiTheme="minorHAnsi" w:hAnsiTheme="minorHAnsi"/>
        </w:rPr>
        <w:instrText xml:space="preserve"> ADDIN EN.CITE &lt;EndNote&gt;&lt;Cite&gt;&lt;Author&gt;Qiu&lt;/Author&gt;&lt;Year&gt;1997&lt;/Year&gt;&lt;RecNum&gt;207&lt;/RecNum&gt;&lt;DisplayText&gt;(Qiu et al., 1997)&lt;/DisplayText&gt;&lt;record&gt;&lt;rec-number&gt;207&lt;/rec-number&gt;&lt;foreign-keys&gt;&lt;key app="EN" db-id="fwz5f0vtfrzf57etsx3xadt4ea9dswxs0epa" timestamp="0"&gt;207&lt;/key&gt;&lt;/foreign-keys&gt;&lt;ref-type name="Journal Article"&gt;17&lt;/ref-type&gt;&lt;contributors&gt;&lt;authors&gt;&lt;author&gt;Qiu, Y.&lt;/author&gt;&lt;author&gt;Pereira, F. A.&lt;/author&gt;&lt;author&gt;DeMayo, F. J.&lt;/author&gt;&lt;author&gt;Lydon, J. P.&lt;/author&gt;&lt;author&gt;Tsai, S. Y.&lt;/author&gt;&lt;author&gt;Tsai, M. J.&lt;/author&gt;&lt;/authors&gt;&lt;/contributors&gt;&lt;auth-address&gt;Department of Cell Biology, Baylor College of Medicine, Houston, Texas 77030, USA.&lt;/auth-address&gt;&lt;titles&gt;&lt;title&gt;Null mutation of mCOUP-TFI results in defects in morphogenesis of the glossopharyngeal ganglion, axonal projection, and arborization&lt;/title&gt;&lt;secondary-title&gt;Genes Dev&lt;/secondary-title&gt;&lt;/titles&gt;&lt;pages&gt;1925-37&lt;/pages&gt;&lt;volume&gt;11&lt;/volume&gt;&lt;number&gt;15&lt;/number&gt;&lt;edition&gt;1997/08/01&lt;/edition&gt;&lt;keywords&gt;&lt;keyword&gt;Animals&lt;/keyword&gt;&lt;keyword&gt;Axons/*physiology&lt;/keyword&gt;&lt;keyword&gt;COUP Transcription Factor I&lt;/keyword&gt;&lt;keyword&gt;Cell Death&lt;/keyword&gt;&lt;keyword&gt;DNA-Binding Proteins/genetics/*physiology&lt;/keyword&gt;&lt;keyword&gt;Embryonic and Fetal Development&lt;/keyword&gt;&lt;keyword&gt;Ganglia/*embryology&lt;/keyword&gt;&lt;keyword&gt;Gene Expression Regulation, Developmental&lt;/keyword&gt;&lt;keyword&gt;Glossopharyngeal Nerve/*embryology&lt;/keyword&gt;&lt;keyword&gt;Mice&lt;/keyword&gt;&lt;keyword&gt;Mice, Knockout&lt;/keyword&gt;&lt;keyword&gt;Morphogenesis&lt;/keyword&gt;&lt;keyword&gt;Mutation&lt;/keyword&gt;&lt;keyword&gt;Neural Crest/chemistry&lt;/keyword&gt;&lt;keyword&gt;Neurons&lt;/keyword&gt;&lt;keyword&gt;RNA, Messenger/analysis&lt;/keyword&gt;&lt;keyword&gt;Rhombencephalon/chemistry&lt;/keyword&gt;&lt;keyword&gt;Transcription Factors/genetics/*physiology&lt;/keyword&gt;&lt;/keywords&gt;&lt;dates&gt;&lt;year&gt;1997&lt;/year&gt;&lt;pub-dates&gt;&lt;date&gt;Aug 1&lt;/date&gt;&lt;/pub-dates&gt;&lt;/dates&gt;&lt;isbn&gt;0890-9369 (Print)&amp;#xD;0890-9369 (Linking)&lt;/isbn&gt;&lt;accession-num&gt;9271116&lt;/accession-num&gt;&lt;urls&gt;&lt;related-urls&gt;&lt;url&gt;https://www.ncbi.nlm.nih.gov/pubmed/9271116&lt;/url&gt;&lt;/related-urls&gt;&lt;/urls&gt;&lt;custom2&gt;PMC316414&lt;/custom2&gt;&lt;/record&gt;&lt;/Cite&gt;&lt;/EndNote&gt;</w:instrText>
      </w:r>
      <w:r w:rsidR="0050239B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Qiu et al., 1997)</w:t>
      </w:r>
      <w:r w:rsidR="0050239B" w:rsidRPr="00396703">
        <w:rPr>
          <w:rFonts w:asciiTheme="minorHAnsi" w:hAnsiTheme="minorHAnsi"/>
        </w:rPr>
        <w:fldChar w:fldCharType="end"/>
      </w:r>
      <w:r w:rsidR="00B8081E">
        <w:rPr>
          <w:rFonts w:asciiTheme="minorHAnsi" w:hAnsiTheme="minorHAnsi"/>
        </w:rPr>
        <w:t>.</w:t>
      </w:r>
      <w:r w:rsidR="006D6F23">
        <w:rPr>
          <w:rFonts w:asciiTheme="minorHAnsi" w:hAnsiTheme="minorHAnsi"/>
        </w:rPr>
        <w:t xml:space="preserve"> These mice models</w:t>
      </w:r>
      <w:r w:rsidR="002764E4" w:rsidRPr="00396703">
        <w:rPr>
          <w:rFonts w:asciiTheme="minorHAnsi" w:hAnsiTheme="minorHAnsi"/>
        </w:rPr>
        <w:t xml:space="preserve"> implicate</w:t>
      </w:r>
      <w:r w:rsidR="006D6F23">
        <w:rPr>
          <w:rFonts w:asciiTheme="minorHAnsi" w:hAnsiTheme="minorHAnsi"/>
        </w:rPr>
        <w:t xml:space="preserve"> </w:t>
      </w:r>
      <w:r w:rsidR="0045481A" w:rsidRPr="00396703">
        <w:rPr>
          <w:rFonts w:asciiTheme="minorHAnsi" w:hAnsiTheme="minorHAnsi"/>
        </w:rPr>
        <w:t>COUP TFI</w:t>
      </w:r>
      <w:r w:rsidR="006D6F23">
        <w:rPr>
          <w:rFonts w:asciiTheme="minorHAnsi" w:hAnsiTheme="minorHAnsi"/>
        </w:rPr>
        <w:t xml:space="preserve"> and NR2F1</w:t>
      </w:r>
      <w:r w:rsidR="0045481A" w:rsidRPr="00396703">
        <w:rPr>
          <w:rFonts w:asciiTheme="minorHAnsi" w:hAnsiTheme="minorHAnsi"/>
        </w:rPr>
        <w:t xml:space="preserve"> in neurogenesis</w:t>
      </w:r>
    </w:p>
    <w:p w14:paraId="0D79E35F" w14:textId="238F2ECC" w:rsidR="00617C33" w:rsidRPr="00396703" w:rsidRDefault="0050239B" w:rsidP="00723C5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fldChar w:fldCharType="begin">
          <w:fldData xml:space="preserve">PEVuZE5vdGU+PENpdGU+PEF1dGhvcj5ZYW1hZ3VjaGk8L0F1dGhvcj48WWVhcj4yMDA0PC9ZZWFy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==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ZYW1hZ3VjaGk8L0F1dGhvcj48WWVhcj4yMDA0PC9ZZWFy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==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Pr="00396703">
        <w:rPr>
          <w:rFonts w:asciiTheme="minorHAnsi" w:hAnsiTheme="minorHAnsi"/>
        </w:rPr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Faedo et al., 2008; Yamaguchi et al., 2004; Zhou, Tsai, &amp; Tsai, 2001)</w:t>
      </w:r>
      <w:r w:rsidRPr="00396703">
        <w:rPr>
          <w:rFonts w:asciiTheme="minorHAnsi" w:hAnsiTheme="minorHAnsi"/>
        </w:rPr>
        <w:fldChar w:fldCharType="end"/>
      </w:r>
      <w:r w:rsidR="0045481A" w:rsidRPr="00396703">
        <w:rPr>
          <w:rFonts w:asciiTheme="minorHAnsi" w:hAnsiTheme="minorHAnsi"/>
        </w:rPr>
        <w:t xml:space="preserve">, arborisation </w:t>
      </w:r>
      <w:r w:rsidRPr="00396703">
        <w:rPr>
          <w:rFonts w:asciiTheme="minorHAnsi" w:hAnsiTheme="minorHAnsi"/>
        </w:rPr>
        <w:fldChar w:fldCharType="begin"/>
      </w:r>
      <w:r w:rsidR="008B57EF">
        <w:rPr>
          <w:rFonts w:asciiTheme="minorHAnsi" w:hAnsiTheme="minorHAnsi"/>
        </w:rPr>
        <w:instrText xml:space="preserve"> ADDIN EN.CITE &lt;EndNote&gt;&lt;Cite&gt;&lt;Author&gt;Zhou&lt;/Author&gt;&lt;Year&gt;2001&lt;/Year&gt;&lt;RecNum&gt;211&lt;/RecNum&gt;&lt;DisplayText&gt;(Zhou et al., 2001)&lt;/DisplayText&gt;&lt;record&gt;&lt;rec-number&gt;211&lt;/rec-number&gt;&lt;foreign-keys&gt;&lt;key app="EN" db-id="fwz5f0vtfrzf57etsx3xadt4ea9dswxs0epa" timestamp="0"&gt;211&lt;/key&gt;&lt;/foreign-keys&gt;&lt;ref-type name="Journal Article"&gt;17&lt;/ref-type&gt;&lt;contributors&gt;&lt;authors&gt;&lt;author&gt;Zhou, C.&lt;/author&gt;&lt;author&gt;Tsai, S. Y.&lt;/author&gt;&lt;author&gt;Tsai, M. J.&lt;/author&gt;&lt;/authors&gt;&lt;/contributors&gt;&lt;auth-address&gt;Department of Molecular and Cellular Biology, Program in Developmental Biology, Baylor College of Medicine, Houston, Texas 77030, USA.&lt;/auth-address&gt;&lt;titles&gt;&lt;title&gt;COUP-TFI: an intrinsic factor for early regionalization of the neocortex&lt;/title&gt;&lt;secondary-title&gt;Genes Dev&lt;/secondary-title&gt;&lt;/titles&gt;&lt;pages&gt;2054-9&lt;/pages&gt;&lt;volume&gt;15&lt;/volume&gt;&lt;number&gt;16&lt;/number&gt;&lt;edition&gt;2001/08/21&lt;/edition&gt;&lt;keywords&gt;&lt;keyword&gt;Animals&lt;/keyword&gt;&lt;keyword&gt;COUP Transcription Factor I&lt;/keyword&gt;&lt;keyword&gt;DNA-Binding Proteins/*physiology&lt;/keyword&gt;&lt;keyword&gt;Eye Proteins&lt;/keyword&gt;&lt;keyword&gt;Homeodomain Proteins/*physiology&lt;/keyword&gt;&lt;keyword&gt;Mice&lt;/keyword&gt;&lt;keyword&gt;Neocortex/*physiology&lt;/keyword&gt;&lt;keyword&gt;PAX6 Transcription Factor&lt;/keyword&gt;&lt;keyword&gt;Paired Box Transcription Factors&lt;/keyword&gt;&lt;keyword&gt;Repressor Proteins&lt;/keyword&gt;&lt;keyword&gt;Transcription Factors/*physiology&lt;/keyword&gt;&lt;/keywords&gt;&lt;dates&gt;&lt;year&gt;2001&lt;/year&gt;&lt;pub-dates&gt;&lt;date&gt;Aug 15&lt;/date&gt;&lt;/pub-dates&gt;&lt;/dates&gt;&lt;isbn&gt;0890-9369 (Print)&amp;#xD;0890-9369 (Linking)&lt;/isbn&gt;&lt;accession-num&gt;11511537&lt;/accession-num&gt;&lt;urls&gt;&lt;related-urls&gt;&lt;url&gt;https://www.ncbi.nlm.nih.gov/pubmed/11511537&lt;/url&gt;&lt;/related-urls&gt;&lt;/urls&gt;&lt;custom2&gt;PMC312763&lt;/custom2&gt;&lt;electronic-resource-num&gt;10.1101/gad.913601&lt;/electronic-resource-num&gt;&lt;/record&gt;&lt;/Cite&gt;&lt;/EndNote&gt;</w:instrText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Zhou et al., 2001)</w:t>
      </w:r>
      <w:r w:rsidRPr="00396703">
        <w:rPr>
          <w:rFonts w:asciiTheme="minorHAnsi" w:hAnsiTheme="minorHAnsi"/>
        </w:rPr>
        <w:fldChar w:fldCharType="end"/>
      </w:r>
      <w:r w:rsidR="0045481A" w:rsidRPr="00396703">
        <w:rPr>
          <w:rFonts w:asciiTheme="minorHAnsi" w:hAnsiTheme="minorHAnsi"/>
        </w:rPr>
        <w:t xml:space="preserve">, neural differentiation </w:t>
      </w:r>
      <w:r w:rsidRPr="00396703">
        <w:rPr>
          <w:rFonts w:asciiTheme="minorHAnsi" w:hAnsiTheme="minorHAnsi"/>
        </w:rPr>
        <w:fldChar w:fldCharType="begin">
          <w:fldData xml:space="preserve">PEVuZE5vdGU+PENpdGU+PEF1dGhvcj5GYWVkbzwvQXV0aG9yPjxZZWFyPjIwMDg8L1llYXI+PFJl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GYWVkbzwvQXV0aG9yPjxZZWFyPjIwMDg8L1llYXI+PFJl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Pr="00396703">
        <w:rPr>
          <w:rFonts w:asciiTheme="minorHAnsi" w:hAnsiTheme="minorHAnsi"/>
        </w:rPr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Faedo et al., 2008)</w:t>
      </w:r>
      <w:r w:rsidRPr="00396703">
        <w:rPr>
          <w:rFonts w:asciiTheme="minorHAnsi" w:hAnsiTheme="minorHAnsi"/>
        </w:rPr>
        <w:fldChar w:fldCharType="end"/>
      </w:r>
      <w:r w:rsidR="0045481A" w:rsidRPr="00396703">
        <w:rPr>
          <w:rFonts w:asciiTheme="minorHAnsi" w:hAnsiTheme="minorHAnsi"/>
        </w:rPr>
        <w:t xml:space="preserve">, cortical patterning </w:t>
      </w:r>
      <w:r w:rsidRPr="00396703">
        <w:rPr>
          <w:rFonts w:asciiTheme="minorHAnsi" w:hAnsiTheme="minorHAnsi"/>
        </w:rPr>
        <w:fldChar w:fldCharType="begin">
          <w:fldData xml:space="preserve">PEVuZE5vdGU+PENpdGU+PEF1dGhvcj5GYWVkbzwvQXV0aG9yPjxZZWFyPjIwMDg8L1llYXI+PFJl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GYWVkbzwvQXV0aG9yPjxZZWFyPjIwMDg8L1llYXI+PFJl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Pr="00396703">
        <w:rPr>
          <w:rFonts w:asciiTheme="minorHAnsi" w:hAnsiTheme="minorHAnsi"/>
        </w:rPr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Alfano, Magrinelli, Harb, Hevner, &amp; Studer, 2014; Armentano et al., 2007; Faedo et al., 2008; Zhou et al., 1999)</w:t>
      </w:r>
      <w:r w:rsidRPr="00396703">
        <w:rPr>
          <w:rFonts w:asciiTheme="minorHAnsi" w:hAnsiTheme="minorHAnsi"/>
        </w:rPr>
        <w:fldChar w:fldCharType="end"/>
      </w:r>
      <w:r w:rsidR="0045481A" w:rsidRPr="00396703">
        <w:rPr>
          <w:rFonts w:asciiTheme="minorHAnsi" w:hAnsiTheme="minorHAnsi"/>
        </w:rPr>
        <w:t xml:space="preserve">, axonal guidance </w:t>
      </w:r>
      <w:r w:rsidRPr="00396703">
        <w:rPr>
          <w:rFonts w:asciiTheme="minorHAnsi" w:hAnsiTheme="minorHAnsi"/>
        </w:rPr>
        <w:fldChar w:fldCharType="begin">
          <w:fldData xml:space="preserve">PEVuZE5vdGU+PENpdGU+PEF1dGhvcj5aaG91PC9BdXRob3I+PFllYXI+MTk5OTwvWWVhcj48UmVj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aaG91PC9BdXRob3I+PFllYXI+MTk5OTwvWWVhcj48UmVj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Pr="00396703">
        <w:rPr>
          <w:rFonts w:asciiTheme="minorHAnsi" w:hAnsiTheme="minorHAnsi"/>
        </w:rPr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Qiu et al., 1997; Zhou et al., 1999; Zhou et al., 2001)</w:t>
      </w:r>
      <w:r w:rsidRPr="00396703">
        <w:rPr>
          <w:rFonts w:asciiTheme="minorHAnsi" w:hAnsiTheme="minorHAnsi"/>
        </w:rPr>
        <w:fldChar w:fldCharType="end"/>
      </w:r>
      <w:r w:rsidR="0045481A" w:rsidRPr="00396703">
        <w:rPr>
          <w:rFonts w:asciiTheme="minorHAnsi" w:hAnsiTheme="minorHAnsi"/>
        </w:rPr>
        <w:t xml:space="preserve">, axonal myelination </w:t>
      </w:r>
      <w:r w:rsidRPr="00396703">
        <w:rPr>
          <w:rFonts w:asciiTheme="minorHAnsi" w:hAnsiTheme="minorHAnsi"/>
        </w:rPr>
        <w:fldChar w:fldCharType="begin">
          <w:fldData xml:space="preserve">PEVuZE5vdGU+PENpdGU+PEF1dGhvcj5ZYW1hZ3VjaGk8L0F1dGhvcj48WWVhcj4yMDA0PC9ZZWFy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ZYW1hZ3VjaGk8L0F1dGhvcj48WWVhcj4yMDA0PC9ZZWFy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Pr="00396703">
        <w:rPr>
          <w:rFonts w:asciiTheme="minorHAnsi" w:hAnsiTheme="minorHAnsi"/>
        </w:rPr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Yamaguchi et al., 2004)</w:t>
      </w:r>
      <w:r w:rsidRPr="00396703">
        <w:rPr>
          <w:rFonts w:asciiTheme="minorHAnsi" w:hAnsiTheme="minorHAnsi"/>
        </w:rPr>
        <w:fldChar w:fldCharType="end"/>
      </w:r>
      <w:r w:rsidR="0045481A" w:rsidRPr="00396703">
        <w:rPr>
          <w:rFonts w:asciiTheme="minorHAnsi" w:hAnsiTheme="minorHAnsi"/>
        </w:rPr>
        <w:t xml:space="preserve"> and eye development </w:t>
      </w:r>
      <w:r w:rsidRPr="00396703">
        <w:rPr>
          <w:rFonts w:asciiTheme="minorHAnsi" w:hAnsiTheme="minorHAnsi"/>
        </w:rPr>
        <w:fldChar w:fldCharType="begin">
          <w:fldData xml:space="preserve">PEVuZE5vdGU+PENpdGU+PEF1dGhvcj5UYW5nPC9BdXRob3I+PFllYXI+MjAxMDwvWWVhcj48UmVj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UYW5nPC9BdXRob3I+PFllYXI+MjAxMDwvWWVhcj48UmVj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Pr="00396703">
        <w:rPr>
          <w:rFonts w:asciiTheme="minorHAnsi" w:hAnsiTheme="minorHAnsi"/>
        </w:rPr>
      </w:r>
      <w:r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Satoh et al., 2009; Tang et al., 2010)</w:t>
      </w:r>
      <w:r w:rsidRPr="00396703">
        <w:rPr>
          <w:rFonts w:asciiTheme="minorHAnsi" w:hAnsiTheme="minorHAnsi"/>
        </w:rPr>
        <w:fldChar w:fldCharType="end"/>
      </w:r>
      <w:r w:rsidR="002764E4" w:rsidRPr="00396703">
        <w:rPr>
          <w:rFonts w:asciiTheme="minorHAnsi" w:hAnsiTheme="minorHAnsi"/>
        </w:rPr>
        <w:t xml:space="preserve">, </w:t>
      </w:r>
      <w:r w:rsidR="00B27B03">
        <w:rPr>
          <w:rFonts w:asciiTheme="minorHAnsi" w:hAnsiTheme="minorHAnsi"/>
        </w:rPr>
        <w:t>whilst</w:t>
      </w:r>
      <w:r w:rsidR="005C59D3">
        <w:rPr>
          <w:rFonts w:asciiTheme="minorHAnsi" w:hAnsiTheme="minorHAnsi"/>
        </w:rPr>
        <w:t xml:space="preserve"> also providing</w:t>
      </w:r>
      <w:r w:rsidR="002764E4" w:rsidRPr="00396703">
        <w:rPr>
          <w:rFonts w:asciiTheme="minorHAnsi" w:hAnsiTheme="minorHAnsi"/>
        </w:rPr>
        <w:t xml:space="preserve"> a plausible explanation </w:t>
      </w:r>
      <w:r w:rsidR="00617C33" w:rsidRPr="00396703">
        <w:rPr>
          <w:rFonts w:asciiTheme="minorHAnsi" w:hAnsiTheme="minorHAnsi"/>
        </w:rPr>
        <w:t>for</w:t>
      </w:r>
      <w:r w:rsidR="002764E4" w:rsidRPr="00396703">
        <w:rPr>
          <w:rFonts w:asciiTheme="minorHAnsi" w:hAnsiTheme="minorHAnsi"/>
        </w:rPr>
        <w:t xml:space="preserve"> the human </w:t>
      </w:r>
      <w:r w:rsidR="0045481A" w:rsidRPr="00396703">
        <w:rPr>
          <w:rFonts w:asciiTheme="minorHAnsi" w:hAnsiTheme="minorHAnsi"/>
        </w:rPr>
        <w:t xml:space="preserve">neurological and </w:t>
      </w:r>
      <w:r w:rsidR="002764E4" w:rsidRPr="00396703">
        <w:rPr>
          <w:rFonts w:asciiTheme="minorHAnsi" w:hAnsiTheme="minorHAnsi"/>
        </w:rPr>
        <w:t>ophthalmological phenotype caused by N</w:t>
      </w:r>
      <w:r w:rsidR="009A21B0" w:rsidRPr="00396703">
        <w:rPr>
          <w:rFonts w:asciiTheme="minorHAnsi" w:hAnsiTheme="minorHAnsi"/>
        </w:rPr>
        <w:t>R2F1</w:t>
      </w:r>
      <w:r w:rsidR="00CE4DB3" w:rsidRPr="00396703">
        <w:rPr>
          <w:rFonts w:asciiTheme="minorHAnsi" w:hAnsiTheme="minorHAnsi"/>
        </w:rPr>
        <w:t xml:space="preserve"> alteration</w:t>
      </w:r>
      <w:r w:rsidR="009A21B0" w:rsidRPr="00396703">
        <w:rPr>
          <w:rFonts w:asciiTheme="minorHAnsi" w:hAnsiTheme="minorHAnsi"/>
        </w:rPr>
        <w:t xml:space="preserve">. </w:t>
      </w:r>
    </w:p>
    <w:p w14:paraId="63077AD6" w14:textId="310CE09E" w:rsidR="00001EC0" w:rsidRPr="00396703" w:rsidRDefault="00307031" w:rsidP="00723C5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t>More recently there have been reports of pathogenic variants within</w:t>
      </w:r>
      <w:r w:rsidR="00D57B6B" w:rsidRPr="00396703">
        <w:rPr>
          <w:rFonts w:asciiTheme="minorHAnsi" w:hAnsiTheme="minorHAnsi"/>
        </w:rPr>
        <w:t xml:space="preserve"> </w:t>
      </w:r>
      <w:r w:rsidR="000379C4" w:rsidRPr="00396703">
        <w:rPr>
          <w:rFonts w:asciiTheme="minorHAnsi" w:hAnsiTheme="minorHAnsi"/>
        </w:rPr>
        <w:t xml:space="preserve">the </w:t>
      </w:r>
      <w:r w:rsidR="00D57B6B" w:rsidRPr="00396703">
        <w:rPr>
          <w:rFonts w:asciiTheme="minorHAnsi" w:hAnsiTheme="minorHAnsi"/>
        </w:rPr>
        <w:t xml:space="preserve">translation start codon. </w:t>
      </w:r>
      <w:r w:rsidR="007122C9" w:rsidRPr="00396703">
        <w:rPr>
          <w:rFonts w:asciiTheme="minorHAnsi" w:hAnsiTheme="minorHAnsi"/>
        </w:rPr>
        <w:t>Missense variations in the translation start codon have been demonstrated to reduce both NR2F1 mRNA and protein product</w:t>
      </w:r>
      <w:r w:rsidR="00887D3D">
        <w:rPr>
          <w:rFonts w:asciiTheme="minorHAnsi" w:hAnsiTheme="minorHAnsi"/>
        </w:rPr>
        <w:t xml:space="preserve"> and result in a mild phenotype</w:t>
      </w:r>
      <w:r w:rsidR="007122C9" w:rsidRPr="00396703">
        <w:rPr>
          <w:rFonts w:asciiTheme="minorHAnsi" w:hAnsiTheme="minorHAnsi"/>
        </w:rPr>
        <w:t xml:space="preserve"> </w:t>
      </w:r>
      <w:r w:rsidR="007122C9" w:rsidRPr="00396703">
        <w:rPr>
          <w:rFonts w:asciiTheme="minorHAnsi" w:hAnsiTheme="minorHAnsi"/>
        </w:rPr>
        <w:fldChar w:fldCharType="begin">
          <w:fldData xml:space="preserve">PEVuZE5vdGU+PENpdGU+PEF1dGhvcj5DaGVuPC9BdXRob3I+PFllYXI+MjAxNjwvWWVhcj48UmVj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</w:fldData>
        </w:fldChar>
      </w:r>
      <w:r w:rsidR="008B57EF">
        <w:rPr>
          <w:rFonts w:asciiTheme="minorHAnsi" w:hAnsiTheme="minorHAnsi"/>
        </w:rPr>
        <w:instrText xml:space="preserve"> ADDIN EN.CITE </w:instrText>
      </w:r>
      <w:r w:rsidR="008B57EF">
        <w:rPr>
          <w:rFonts w:asciiTheme="minorHAnsi" w:hAnsiTheme="minorHAnsi"/>
        </w:rPr>
        <w:fldChar w:fldCharType="begin">
          <w:fldData xml:space="preserve">PEVuZE5vdGU+PENpdGU+PEF1dGhvcj5DaGVuPC9BdXRob3I+PFllYXI+MjAxNjwvWWVhcj48UmVj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</w:fldData>
        </w:fldChar>
      </w:r>
      <w:r w:rsidR="008B57EF">
        <w:rPr>
          <w:rFonts w:asciiTheme="minorHAnsi" w:hAnsiTheme="minorHAnsi"/>
        </w:rPr>
        <w:instrText xml:space="preserve"> ADDIN EN.CITE.DATA </w:instrText>
      </w:r>
      <w:r w:rsidR="008B57EF">
        <w:rPr>
          <w:rFonts w:asciiTheme="minorHAnsi" w:hAnsiTheme="minorHAnsi"/>
        </w:rPr>
      </w:r>
      <w:r w:rsidR="008B57EF">
        <w:rPr>
          <w:rFonts w:asciiTheme="minorHAnsi" w:hAnsiTheme="minorHAnsi"/>
        </w:rPr>
        <w:fldChar w:fldCharType="end"/>
      </w:r>
      <w:r w:rsidR="007122C9" w:rsidRPr="00396703">
        <w:rPr>
          <w:rFonts w:asciiTheme="minorHAnsi" w:hAnsiTheme="minorHAnsi"/>
        </w:rPr>
      </w:r>
      <w:r w:rsidR="007122C9" w:rsidRPr="00396703">
        <w:rPr>
          <w:rFonts w:asciiTheme="minorHAnsi" w:hAnsiTheme="minorHAnsi"/>
        </w:rPr>
        <w:fldChar w:fldCharType="separate"/>
      </w:r>
      <w:r w:rsidR="008B57EF">
        <w:rPr>
          <w:rFonts w:asciiTheme="minorHAnsi" w:hAnsiTheme="minorHAnsi"/>
        </w:rPr>
        <w:t>(Chen et al., 2016)</w:t>
      </w:r>
      <w:r w:rsidR="007122C9" w:rsidRPr="00396703">
        <w:rPr>
          <w:rFonts w:asciiTheme="minorHAnsi" w:hAnsiTheme="minorHAnsi"/>
        </w:rPr>
        <w:fldChar w:fldCharType="end"/>
      </w:r>
      <w:r w:rsidR="007122C9" w:rsidRPr="00396703">
        <w:rPr>
          <w:rFonts w:asciiTheme="minorHAnsi" w:hAnsiTheme="minorHAnsi"/>
        </w:rPr>
        <w:t xml:space="preserve">. </w:t>
      </w:r>
      <w:r w:rsidR="00B8081E">
        <w:rPr>
          <w:rFonts w:asciiTheme="minorHAnsi" w:hAnsiTheme="minorHAnsi"/>
        </w:rPr>
        <w:t xml:space="preserve"> </w:t>
      </w:r>
      <w:r w:rsidR="002B611A" w:rsidRPr="00396703">
        <w:rPr>
          <w:rFonts w:asciiTheme="minorHAnsi" w:hAnsiTheme="minorHAnsi"/>
        </w:rPr>
        <w:t>Here we describe</w:t>
      </w:r>
      <w:r w:rsidR="00B8081E">
        <w:rPr>
          <w:rFonts w:asciiTheme="minorHAnsi" w:hAnsiTheme="minorHAnsi"/>
        </w:rPr>
        <w:t xml:space="preserve"> a 20</w:t>
      </w:r>
      <w:r w:rsidR="009E69EB" w:rsidRPr="00396703">
        <w:rPr>
          <w:rFonts w:asciiTheme="minorHAnsi" w:hAnsiTheme="minorHAnsi"/>
        </w:rPr>
        <w:t xml:space="preserve"> year old female</w:t>
      </w:r>
      <w:r w:rsidR="00B8081E">
        <w:rPr>
          <w:rFonts w:asciiTheme="minorHAnsi" w:hAnsiTheme="minorHAnsi"/>
        </w:rPr>
        <w:t xml:space="preserve"> with severe </w:t>
      </w:r>
      <w:r w:rsidR="00AC4298">
        <w:rPr>
          <w:rFonts w:asciiTheme="minorHAnsi" w:hAnsiTheme="minorHAnsi"/>
        </w:rPr>
        <w:t xml:space="preserve">BBSOAS </w:t>
      </w:r>
      <w:r w:rsidR="00B8081E">
        <w:rPr>
          <w:rFonts w:asciiTheme="minorHAnsi" w:hAnsiTheme="minorHAnsi"/>
        </w:rPr>
        <w:t>phenotype</w:t>
      </w:r>
      <w:r w:rsidR="007052D5" w:rsidRPr="00396703">
        <w:rPr>
          <w:rFonts w:asciiTheme="minorHAnsi" w:hAnsiTheme="minorHAnsi"/>
        </w:rPr>
        <w:t xml:space="preserve"> </w:t>
      </w:r>
      <w:r w:rsidR="009E69EB" w:rsidRPr="00396703">
        <w:rPr>
          <w:rFonts w:asciiTheme="minorHAnsi" w:hAnsiTheme="minorHAnsi"/>
        </w:rPr>
        <w:t>caused by</w:t>
      </w:r>
      <w:r w:rsidR="007052D5" w:rsidRPr="00396703">
        <w:rPr>
          <w:rFonts w:asciiTheme="minorHAnsi" w:hAnsiTheme="minorHAnsi"/>
        </w:rPr>
        <w:t xml:space="preserve"> a </w:t>
      </w:r>
      <w:r w:rsidR="00E929AB" w:rsidRPr="00396703">
        <w:rPr>
          <w:rFonts w:asciiTheme="minorHAnsi" w:hAnsiTheme="minorHAnsi"/>
        </w:rPr>
        <w:t>non</w:t>
      </w:r>
      <w:r w:rsidR="00AD4CA9" w:rsidRPr="00396703">
        <w:rPr>
          <w:rFonts w:asciiTheme="minorHAnsi" w:hAnsiTheme="minorHAnsi"/>
        </w:rPr>
        <w:t>-</w:t>
      </w:r>
      <w:r w:rsidR="00E929AB" w:rsidRPr="00396703">
        <w:rPr>
          <w:rFonts w:asciiTheme="minorHAnsi" w:hAnsiTheme="minorHAnsi"/>
        </w:rPr>
        <w:t xml:space="preserve">synonymous </w:t>
      </w:r>
      <w:r w:rsidR="007052D5" w:rsidRPr="00396703">
        <w:rPr>
          <w:rFonts w:asciiTheme="minorHAnsi" w:hAnsiTheme="minorHAnsi"/>
        </w:rPr>
        <w:t>translation initiation codon variant</w:t>
      </w:r>
      <w:r w:rsidR="0040349C" w:rsidRPr="00396703">
        <w:rPr>
          <w:rFonts w:asciiTheme="minorHAnsi" w:hAnsiTheme="minorHAnsi"/>
        </w:rPr>
        <w:t xml:space="preserve"> </w:t>
      </w:r>
      <w:r w:rsidR="00D57B6B" w:rsidRPr="00396703">
        <w:rPr>
          <w:rFonts w:asciiTheme="minorHAnsi" w:hAnsiTheme="minorHAnsi"/>
        </w:rPr>
        <w:t>and</w:t>
      </w:r>
      <w:r w:rsidR="00EA24C5" w:rsidRPr="00396703">
        <w:rPr>
          <w:rFonts w:asciiTheme="minorHAnsi" w:hAnsiTheme="minorHAnsi"/>
        </w:rPr>
        <w:t xml:space="preserve"> further</w:t>
      </w:r>
      <w:r w:rsidR="00D57B6B" w:rsidRPr="00396703">
        <w:rPr>
          <w:rFonts w:asciiTheme="minorHAnsi" w:hAnsiTheme="minorHAnsi"/>
        </w:rPr>
        <w:t xml:space="preserve"> </w:t>
      </w:r>
      <w:r w:rsidR="00EA24C5" w:rsidRPr="00396703">
        <w:rPr>
          <w:rFonts w:asciiTheme="minorHAnsi" w:hAnsiTheme="minorHAnsi"/>
        </w:rPr>
        <w:t xml:space="preserve">extend the </w:t>
      </w:r>
      <w:r w:rsidR="00CE4DB3" w:rsidRPr="00396703">
        <w:rPr>
          <w:rFonts w:asciiTheme="minorHAnsi" w:hAnsiTheme="minorHAnsi"/>
        </w:rPr>
        <w:t xml:space="preserve">clinical </w:t>
      </w:r>
      <w:r w:rsidR="00EA24C5" w:rsidRPr="00396703">
        <w:rPr>
          <w:rFonts w:asciiTheme="minorHAnsi" w:hAnsiTheme="minorHAnsi"/>
        </w:rPr>
        <w:t>phenotype.</w:t>
      </w:r>
    </w:p>
    <w:p w14:paraId="204A81B6" w14:textId="77777777" w:rsidR="000B4627" w:rsidRDefault="000B4627">
      <w:pPr>
        <w:rPr>
          <w:b/>
        </w:rPr>
      </w:pPr>
      <w:r>
        <w:rPr>
          <w:b/>
        </w:rPr>
        <w:br w:type="page"/>
      </w:r>
    </w:p>
    <w:p w14:paraId="3D014BB1" w14:textId="61F21CDF" w:rsidR="008C33AE" w:rsidRDefault="008C33AE">
      <w:pPr>
        <w:spacing w:line="480" w:lineRule="auto"/>
        <w:jc w:val="both"/>
      </w:pPr>
      <w:r>
        <w:rPr>
          <w:b/>
        </w:rPr>
        <w:lastRenderedPageBreak/>
        <w:t xml:space="preserve">Patients &amp; Methods </w:t>
      </w:r>
    </w:p>
    <w:p w14:paraId="75C18F41" w14:textId="62E96F4F" w:rsidR="00F037C5" w:rsidRDefault="00EB11BD">
      <w:pPr>
        <w:spacing w:line="480" w:lineRule="auto"/>
        <w:jc w:val="both"/>
        <w:rPr>
          <w:bCs/>
        </w:rPr>
      </w:pPr>
      <w:r>
        <w:rPr>
          <w:bCs/>
        </w:rPr>
        <w:t>The</w:t>
      </w:r>
      <w:r w:rsidR="00733B4C">
        <w:rPr>
          <w:bCs/>
        </w:rPr>
        <w:t xml:space="preserve"> patient </w:t>
      </w:r>
      <w:r>
        <w:rPr>
          <w:bCs/>
        </w:rPr>
        <w:t>was identified through the oculo</w:t>
      </w:r>
      <w:r w:rsidR="00733B4C">
        <w:rPr>
          <w:bCs/>
        </w:rPr>
        <w:t xml:space="preserve">genetics clinic in Southampton </w:t>
      </w:r>
      <w:r>
        <w:rPr>
          <w:bCs/>
        </w:rPr>
        <w:t>having participated in the Deciphering Developmental D</w:t>
      </w:r>
      <w:r w:rsidR="00733B4C">
        <w:rPr>
          <w:bCs/>
        </w:rPr>
        <w:t>isorders (DDD) study</w:t>
      </w:r>
      <w:r w:rsidR="001031CF">
        <w:rPr>
          <w:bCs/>
        </w:rPr>
        <w:t xml:space="preserve"> </w:t>
      </w:r>
      <w:r w:rsidR="000B4627">
        <w:rPr>
          <w:bCs/>
        </w:rPr>
        <w:fldChar w:fldCharType="begin">
          <w:fldData xml:space="preserve">PEVuZE5vdGU+PENpdGU+PEF1dGhvcj5EZWNpcGhlcmluZzwvQXV0aG9yPjxZZWFyPjIwMTU8L1ll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</w:fldData>
        </w:fldChar>
      </w:r>
      <w:r w:rsidR="000B4627">
        <w:rPr>
          <w:bCs/>
        </w:rPr>
        <w:instrText xml:space="preserve"> ADDIN EN.CITE </w:instrText>
      </w:r>
      <w:r w:rsidR="000B4627">
        <w:rPr>
          <w:bCs/>
        </w:rPr>
        <w:fldChar w:fldCharType="begin">
          <w:fldData xml:space="preserve">PEVuZE5vdGU+PENpdGU+PEF1dGhvcj5EZWNpcGhlcmluZzwvQXV0aG9yPjxZZWFyPjIwMTU8L1ll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</w:fldData>
        </w:fldChar>
      </w:r>
      <w:r w:rsidR="000B4627">
        <w:rPr>
          <w:bCs/>
        </w:rPr>
        <w:instrText xml:space="preserve"> ADDIN EN.CITE.DATA </w:instrText>
      </w:r>
      <w:r w:rsidR="000B4627">
        <w:rPr>
          <w:bCs/>
        </w:rPr>
      </w:r>
      <w:r w:rsidR="000B4627">
        <w:rPr>
          <w:bCs/>
        </w:rPr>
        <w:fldChar w:fldCharType="end"/>
      </w:r>
      <w:r w:rsidR="000B4627">
        <w:rPr>
          <w:bCs/>
        </w:rPr>
      </w:r>
      <w:r w:rsidR="000B4627">
        <w:rPr>
          <w:bCs/>
        </w:rPr>
        <w:fldChar w:fldCharType="separate"/>
      </w:r>
      <w:r w:rsidR="000B4627">
        <w:rPr>
          <w:bCs/>
        </w:rPr>
        <w:t>(Study, 2015)</w:t>
      </w:r>
      <w:r w:rsidR="000B4627">
        <w:rPr>
          <w:bCs/>
        </w:rPr>
        <w:fldChar w:fldCharType="end"/>
      </w:r>
      <w:r w:rsidR="00733B4C">
        <w:rPr>
          <w:bCs/>
        </w:rPr>
        <w:t>.</w:t>
      </w:r>
    </w:p>
    <w:p w14:paraId="1DA1952B" w14:textId="1CB43EE6" w:rsidR="00964D65" w:rsidRDefault="00F037C5">
      <w:pPr>
        <w:spacing w:line="480" w:lineRule="auto"/>
        <w:jc w:val="both"/>
        <w:rPr>
          <w:bCs/>
        </w:rPr>
      </w:pPr>
      <w:r>
        <w:rPr>
          <w:bCs/>
        </w:rPr>
        <w:t>The participant underwent whole exome sequencing of family trio.  Sequencing was undertaken using Agilent Sureselect 55MB Exome Plus with Illumina HiSeq tecnology.</w:t>
      </w:r>
      <w:r w:rsidR="000830FB">
        <w:rPr>
          <w:bCs/>
        </w:rPr>
        <w:t xml:space="preserve"> The d</w:t>
      </w:r>
      <w:r w:rsidR="000830FB" w:rsidRPr="000830FB">
        <w:rPr>
          <w:bCs/>
          <w:i/>
        </w:rPr>
        <w:t>e novo</w:t>
      </w:r>
      <w:r w:rsidR="000830FB">
        <w:rPr>
          <w:bCs/>
        </w:rPr>
        <w:t xml:space="preserve"> variant was identified with the DeNovoGear program and variant annotation by Ensembl’s variant effect predictor (VEP) software.</w:t>
      </w:r>
      <w:r w:rsidR="002E7C2C">
        <w:rPr>
          <w:bCs/>
        </w:rPr>
        <w:t xml:space="preserve"> This variant is publicly available in the DECIPHER database [</w:t>
      </w:r>
      <w:hyperlink r:id="rId9" w:history="1">
        <w:r w:rsidR="002E7C2C">
          <w:rPr>
            <w:rStyle w:val="Hyperlink"/>
          </w:rPr>
          <w:t>266126 - DECIPHER v11.4 (deciphergenomics.org)</w:t>
        </w:r>
      </w:hyperlink>
      <w:r w:rsidR="002E7C2C">
        <w:t>].</w:t>
      </w:r>
      <w:r w:rsidR="006C0F26">
        <w:t xml:space="preserve"> Array CGH was performed using Oxford Gene Technology’s (OGT) (ISCA*) 8x60K oligo array platform and d</w:t>
      </w:r>
      <w:r w:rsidR="00AD1FB5">
        <w:t xml:space="preserve">osage analysis of </w:t>
      </w:r>
      <w:r w:rsidR="004573F4">
        <w:t>t</w:t>
      </w:r>
      <w:r w:rsidR="00AD1FB5">
        <w:t>he 22q11.2 deletion syndrome was carried out using</w:t>
      </w:r>
      <w:r w:rsidR="006465F6">
        <w:t xml:space="preserve"> </w:t>
      </w:r>
      <w:r w:rsidR="00AD1FB5">
        <w:t>MLPA probe kit P250-B2 (MRC-Holland)</w:t>
      </w:r>
      <w:r w:rsidR="00856A3A">
        <w:t xml:space="preserve">. </w:t>
      </w:r>
      <w:r w:rsidR="000C5F62">
        <w:t>W</w:t>
      </w:r>
      <w:r w:rsidR="000C5F62">
        <w:rPr>
          <w:bCs/>
        </w:rPr>
        <w:t xml:space="preserve">ritten </w:t>
      </w:r>
      <w:r w:rsidR="00D2056F">
        <w:rPr>
          <w:bCs/>
        </w:rPr>
        <w:t>consent</w:t>
      </w:r>
      <w:r w:rsidR="000C5F62">
        <w:rPr>
          <w:bCs/>
        </w:rPr>
        <w:t xml:space="preserve"> for publication</w:t>
      </w:r>
      <w:r w:rsidR="00D2056F">
        <w:rPr>
          <w:bCs/>
        </w:rPr>
        <w:t xml:space="preserve"> has been obtained from the family</w:t>
      </w:r>
      <w:r w:rsidR="003A6ACB">
        <w:rPr>
          <w:bCs/>
        </w:rPr>
        <w:t xml:space="preserve">. </w:t>
      </w:r>
    </w:p>
    <w:p w14:paraId="5AE46351" w14:textId="77777777" w:rsidR="00964D65" w:rsidRDefault="00964D65" w:rsidP="00107EB7">
      <w:pPr>
        <w:spacing w:line="480" w:lineRule="auto"/>
        <w:jc w:val="both"/>
        <w:rPr>
          <w:bCs/>
        </w:rPr>
      </w:pPr>
    </w:p>
    <w:p w14:paraId="6C43512A" w14:textId="49E17F4C" w:rsidR="008C33AE" w:rsidRDefault="008C33AE" w:rsidP="00107EB7">
      <w:pPr>
        <w:spacing w:line="480" w:lineRule="auto"/>
        <w:rPr>
          <w:b/>
        </w:rPr>
      </w:pPr>
      <w:r>
        <w:rPr>
          <w:b/>
        </w:rPr>
        <w:t xml:space="preserve">Results </w:t>
      </w:r>
    </w:p>
    <w:p w14:paraId="333CD940" w14:textId="001D06C5" w:rsidR="00901B09" w:rsidRPr="0066059A" w:rsidRDefault="00F9047F" w:rsidP="00107EB7">
      <w:pPr>
        <w:spacing w:line="480" w:lineRule="auto"/>
      </w:pPr>
      <w:r>
        <w:rPr>
          <w:bCs/>
        </w:rPr>
        <w:t>The proband</w:t>
      </w:r>
      <w:r w:rsidR="00B95E19">
        <w:rPr>
          <w:bCs/>
        </w:rPr>
        <w:t xml:space="preserve"> was born to non</w:t>
      </w:r>
      <w:r>
        <w:rPr>
          <w:bCs/>
        </w:rPr>
        <w:t>-</w:t>
      </w:r>
      <w:r w:rsidR="00B95E19">
        <w:rPr>
          <w:bCs/>
        </w:rPr>
        <w:t>consanguineous parents at 41 weeks with a birthweight of 3.856 kg (+0.97 SD)</w:t>
      </w:r>
      <w:r w:rsidR="00017ECE">
        <w:rPr>
          <w:bCs/>
        </w:rPr>
        <w:t>.</w:t>
      </w:r>
      <w:r w:rsidR="00B95E19">
        <w:rPr>
          <w:bCs/>
        </w:rPr>
        <w:t xml:space="preserve"> There is a history of 2 pregnancy losses.  Mother had antenatal bleeding </w:t>
      </w:r>
      <w:r w:rsidR="006404DC">
        <w:rPr>
          <w:bCs/>
        </w:rPr>
        <w:t xml:space="preserve">in </w:t>
      </w:r>
      <w:r w:rsidR="00B95E19">
        <w:rPr>
          <w:bCs/>
        </w:rPr>
        <w:t>the 1st trimester</w:t>
      </w:r>
      <w:r w:rsidR="006404DC">
        <w:rPr>
          <w:bCs/>
        </w:rPr>
        <w:t xml:space="preserve">, she had a </w:t>
      </w:r>
      <w:r w:rsidR="00017ECE">
        <w:rPr>
          <w:bCs/>
        </w:rPr>
        <w:t>mild viral illness around 3-4 months gestation</w:t>
      </w:r>
      <w:r w:rsidR="00B95E19">
        <w:rPr>
          <w:bCs/>
        </w:rPr>
        <w:t xml:space="preserve"> and the antenatal scans including nuchal translucency were normal.  There is no history of any mat</w:t>
      </w:r>
      <w:r w:rsidR="006404DC">
        <w:rPr>
          <w:bCs/>
        </w:rPr>
        <w:t xml:space="preserve">ernal illness or diabetes and the </w:t>
      </w:r>
      <w:r w:rsidR="00B95E19">
        <w:rPr>
          <w:bCs/>
        </w:rPr>
        <w:t xml:space="preserve">mother did not take any anticonvulsant drugs.  </w:t>
      </w:r>
      <w:r w:rsidR="006404DC">
        <w:rPr>
          <w:bCs/>
        </w:rPr>
        <w:t>The proband</w:t>
      </w:r>
      <w:r w:rsidR="00B95E19">
        <w:rPr>
          <w:bCs/>
        </w:rPr>
        <w:t xml:space="preserve"> was born after a normal delivery</w:t>
      </w:r>
      <w:r w:rsidR="00017ECE">
        <w:rPr>
          <w:bCs/>
        </w:rPr>
        <w:t xml:space="preserve"> with good Apgars</w:t>
      </w:r>
      <w:r w:rsidR="00B95E19">
        <w:rPr>
          <w:bCs/>
        </w:rPr>
        <w:t xml:space="preserve"> and </w:t>
      </w:r>
      <w:r w:rsidR="00017ECE">
        <w:rPr>
          <w:bCs/>
        </w:rPr>
        <w:t xml:space="preserve">she </w:t>
      </w:r>
      <w:r w:rsidR="00B95E19">
        <w:rPr>
          <w:bCs/>
        </w:rPr>
        <w:t>was noted to have poor suck</w:t>
      </w:r>
      <w:r w:rsidR="00017ECE">
        <w:rPr>
          <w:bCs/>
        </w:rPr>
        <w:t>. She had difficulty in pu</w:t>
      </w:r>
      <w:r w:rsidR="00295E5B">
        <w:rPr>
          <w:bCs/>
        </w:rPr>
        <w:t xml:space="preserve">tting on weight and she was </w:t>
      </w:r>
      <w:r w:rsidR="00C76AED">
        <w:rPr>
          <w:bCs/>
        </w:rPr>
        <w:t>felt</w:t>
      </w:r>
      <w:r w:rsidR="00017ECE">
        <w:rPr>
          <w:bCs/>
        </w:rPr>
        <w:t xml:space="preserve"> to have borderline </w:t>
      </w:r>
      <w:r w:rsidR="00B95E19">
        <w:rPr>
          <w:bCs/>
        </w:rPr>
        <w:t xml:space="preserve"> failure to thrive. </w:t>
      </w:r>
      <w:r w:rsidR="00017ECE">
        <w:rPr>
          <w:bCs/>
        </w:rPr>
        <w:t xml:space="preserve"> She was born with a right iris coloboma</w:t>
      </w:r>
      <w:r w:rsidR="00A267F9">
        <w:rPr>
          <w:bCs/>
        </w:rPr>
        <w:t xml:space="preserve"> noted at 3 days of age</w:t>
      </w:r>
      <w:r w:rsidR="006E1EB8">
        <w:rPr>
          <w:bCs/>
        </w:rPr>
        <w:t xml:space="preserve"> and </w:t>
      </w:r>
      <w:r w:rsidR="00017ECE">
        <w:rPr>
          <w:bCs/>
        </w:rPr>
        <w:t xml:space="preserve"> </w:t>
      </w:r>
      <w:r w:rsidR="00017ECE" w:rsidRPr="0066059A">
        <w:rPr>
          <w:bCs/>
        </w:rPr>
        <w:t>chorioretinal coloboma</w:t>
      </w:r>
      <w:r w:rsidR="006E1EB8" w:rsidRPr="0066059A">
        <w:rPr>
          <w:bCs/>
        </w:rPr>
        <w:t xml:space="preserve">. In addition, </w:t>
      </w:r>
      <w:r w:rsidR="00017ECE" w:rsidRPr="0066059A">
        <w:rPr>
          <w:bCs/>
        </w:rPr>
        <w:t>she was also found to have septo-optic dysplasia</w:t>
      </w:r>
      <w:r w:rsidR="00A80386">
        <w:rPr>
          <w:bCs/>
        </w:rPr>
        <w:t xml:space="preserve"> </w:t>
      </w:r>
      <w:r w:rsidR="00B52F52">
        <w:rPr>
          <w:bCs/>
        </w:rPr>
        <w:t>(SOD)</w:t>
      </w:r>
      <w:r w:rsidR="00017ECE" w:rsidRPr="0066059A">
        <w:rPr>
          <w:bCs/>
        </w:rPr>
        <w:t xml:space="preserve"> and </w:t>
      </w:r>
      <w:r w:rsidR="00AD55DF" w:rsidRPr="0066059A">
        <w:rPr>
          <w:bCs/>
        </w:rPr>
        <w:t xml:space="preserve">Arnold Chiari </w:t>
      </w:r>
      <w:r w:rsidR="00017ECE" w:rsidRPr="0066059A">
        <w:rPr>
          <w:bCs/>
        </w:rPr>
        <w:t>malformation</w:t>
      </w:r>
      <w:r w:rsidR="00AD55DF" w:rsidRPr="0066059A">
        <w:rPr>
          <w:bCs/>
        </w:rPr>
        <w:t>.</w:t>
      </w:r>
      <w:r w:rsidR="00B95E19" w:rsidRPr="0066059A">
        <w:rPr>
          <w:bCs/>
        </w:rPr>
        <w:t xml:space="preserve"> </w:t>
      </w:r>
      <w:r w:rsidR="006E1EB8" w:rsidRPr="0066059A">
        <w:t xml:space="preserve">In the first few months of age she had slow weight gain, difficulty feeding and hypotonia. When reviewed at 9 months of age, she </w:t>
      </w:r>
      <w:r w:rsidR="006E1EB8" w:rsidRPr="0066059A">
        <w:lastRenderedPageBreak/>
        <w:t xml:space="preserve">could briefly hold her head up when prone, was hypotonic with brisk deep tendon reflexes and had a prominent Moro reflex. </w:t>
      </w:r>
      <w:r w:rsidR="00A267F9" w:rsidRPr="0066059A">
        <w:rPr>
          <w:bCs/>
        </w:rPr>
        <w:t>She developed myoclonic jerks usually occurring at the beginning of her sleep.</w:t>
      </w:r>
      <w:r w:rsidR="00B95E19" w:rsidRPr="0066059A">
        <w:rPr>
          <w:bCs/>
        </w:rPr>
        <w:t xml:space="preserve"> </w:t>
      </w:r>
      <w:r w:rsidR="00A267F9" w:rsidRPr="0066059A">
        <w:rPr>
          <w:bCs/>
        </w:rPr>
        <w:t xml:space="preserve"> She was able to sit unsupported at 16 m</w:t>
      </w:r>
      <w:r w:rsidR="0043648F" w:rsidRPr="0066059A">
        <w:rPr>
          <w:bCs/>
        </w:rPr>
        <w:t>onths of age and she commando</w:t>
      </w:r>
      <w:r w:rsidR="00A267F9" w:rsidRPr="0066059A">
        <w:rPr>
          <w:bCs/>
        </w:rPr>
        <w:t xml:space="preserve"> crawled.</w:t>
      </w:r>
      <w:r w:rsidR="00354498" w:rsidRPr="0066059A">
        <w:rPr>
          <w:bCs/>
        </w:rPr>
        <w:t xml:space="preserve"> She had </w:t>
      </w:r>
      <w:r w:rsidR="00354498" w:rsidRPr="0066059A">
        <w:t>started to babble and pull to stand at 22 months, had 20 distinctive words and was making efforts to cruise at 30 months</w:t>
      </w:r>
      <w:r w:rsidR="00A267F9" w:rsidRPr="0066059A">
        <w:rPr>
          <w:bCs/>
        </w:rPr>
        <w:t xml:space="preserve"> She </w:t>
      </w:r>
      <w:r w:rsidR="00B95E19" w:rsidRPr="0066059A">
        <w:rPr>
          <w:bCs/>
        </w:rPr>
        <w:t>walk</w:t>
      </w:r>
      <w:r w:rsidR="00A267F9" w:rsidRPr="0066059A">
        <w:rPr>
          <w:bCs/>
        </w:rPr>
        <w:t>ed</w:t>
      </w:r>
      <w:r w:rsidR="00B95E19" w:rsidRPr="0066059A">
        <w:rPr>
          <w:bCs/>
        </w:rPr>
        <w:t xml:space="preserve"> independently at the age of 3 year</w:t>
      </w:r>
      <w:r w:rsidR="00445D96" w:rsidRPr="0066059A">
        <w:rPr>
          <w:bCs/>
        </w:rPr>
        <w:t>s and 6 months and</w:t>
      </w:r>
      <w:r w:rsidR="00354498" w:rsidRPr="0066059A">
        <w:rPr>
          <w:bCs/>
        </w:rPr>
        <w:t xml:space="preserve"> s</w:t>
      </w:r>
      <w:r w:rsidR="00A267F9" w:rsidRPr="0066059A">
        <w:rPr>
          <w:bCs/>
        </w:rPr>
        <w:t>he was noted to have nystagmus in association with a small optic nerve</w:t>
      </w:r>
      <w:r w:rsidR="00655B6C" w:rsidRPr="0066059A">
        <w:rPr>
          <w:bCs/>
        </w:rPr>
        <w:t xml:space="preserve"> at this stage.</w:t>
      </w:r>
      <w:r w:rsidR="00901B09" w:rsidRPr="0066059A">
        <w:rPr>
          <w:bCs/>
        </w:rPr>
        <w:t xml:space="preserve"> Specialist o</w:t>
      </w:r>
      <w:r w:rsidR="00901B09" w:rsidRPr="0066059A">
        <w:t>phthalmic assessment showed a small optic nerve and chorioretinal iris coloboma in her right eye, with a possible mild left sided iris coloboma</w:t>
      </w:r>
      <w:r w:rsidR="00DF1753">
        <w:t>, far more severe in the right eye than in left, very poor vision at 336 in either eye with small bilateral pale disc</w:t>
      </w:r>
      <w:r w:rsidR="001401AD">
        <w:t>.</w:t>
      </w:r>
    </w:p>
    <w:p w14:paraId="4F49231A" w14:textId="1918F05B" w:rsidR="008F0DF4" w:rsidRPr="0066059A" w:rsidRDefault="008F0DF4" w:rsidP="008F0DF4">
      <w:pPr>
        <w:spacing w:line="480" w:lineRule="auto"/>
      </w:pPr>
      <w:r w:rsidRPr="0066059A">
        <w:t>From 6 years of age she developed infrequent episodes of eye fluttering, episodic jerking movements and visual disruption lasting hours to days.  A subsequent MRI showed markedly slender anterior visual pathways, almost complete absence of the septum pellucidum and possible truncation of the rostrum of the corpus callosum, highly suggestive of septo-optic dysplasia. There was a slender infundibulum but otherwise normal pituitary tissue and posterior bright spot</w:t>
      </w:r>
      <w:r w:rsidR="00AF2676">
        <w:t xml:space="preserve"> (Figure </w:t>
      </w:r>
      <w:r w:rsidR="001B264F">
        <w:t>1</w:t>
      </w:r>
      <w:r w:rsidR="00AF2676">
        <w:t>)</w:t>
      </w:r>
      <w:r w:rsidRPr="0066059A">
        <w:t>. She was incidentally noted to have a chiari I malformation with no evidence of hydrocephalus. Although her initial EEG showed no diagnostic epileptiform activity, repeat EEG at 12 years of age showed possible occipital seizures</w:t>
      </w:r>
      <w:r w:rsidR="00DF1753">
        <w:t xml:space="preserve"> with repetitive high amplitude polyspike and slow wave complexes seen bilaterally maximum in posterior and occipital regions with frequency varying between 2-4 per second.</w:t>
      </w:r>
      <w:r w:rsidRPr="0066059A">
        <w:t xml:space="preserve">. Clobazam has been successful in seizure control. </w:t>
      </w:r>
    </w:p>
    <w:p w14:paraId="76787F9D" w14:textId="3FC70080" w:rsidR="008F0DF4" w:rsidRPr="0066059A" w:rsidRDefault="008F0DF4" w:rsidP="008F0DF4">
      <w:pPr>
        <w:spacing w:line="480" w:lineRule="auto"/>
      </w:pPr>
      <w:r w:rsidRPr="0066059A">
        <w:t>After showing a sub-satisfactory growth hormone rise after two stimulation tests, a height below her mid-parental range (-1.55 standard deviations at 8 years of age) and borderline IGF, she was started on growth hormone replacement at 9 years of age. She had improvement in her growth velocity and attained a height on the 50</w:t>
      </w:r>
      <w:r w:rsidRPr="0066059A">
        <w:rPr>
          <w:vertAlign w:val="superscript"/>
        </w:rPr>
        <w:t>th</w:t>
      </w:r>
      <w:r w:rsidRPr="0066059A">
        <w:t xml:space="preserve"> centile and within </w:t>
      </w:r>
      <w:r w:rsidRPr="0066059A">
        <w:lastRenderedPageBreak/>
        <w:t>her mid-parental range. Growth hormone was stopped after reaching final height at 15 yrs. She has shown no evidence of any other pituitary deficiencies</w:t>
      </w:r>
      <w:r w:rsidR="000923B2">
        <w:t xml:space="preserve"> (Figure 2)</w:t>
      </w:r>
      <w:r w:rsidRPr="0066059A">
        <w:t>.</w:t>
      </w:r>
    </w:p>
    <w:p w14:paraId="4BF0648F" w14:textId="6545D693" w:rsidR="00A8719C" w:rsidRDefault="00B95E19" w:rsidP="00B95E19">
      <w:pPr>
        <w:spacing w:line="480" w:lineRule="auto"/>
        <w:jc w:val="both"/>
        <w:rPr>
          <w:bCs/>
          <w:color w:val="FF0000"/>
        </w:rPr>
      </w:pPr>
      <w:r>
        <w:rPr>
          <w:bCs/>
        </w:rPr>
        <w:t>When assessed at the age of 11 years her height was 133 cm (-2.22 SD) and her head circumference was 53 cm (-1.01 SD).  On examination she was found to h</w:t>
      </w:r>
      <w:r w:rsidR="00341BE6">
        <w:rPr>
          <w:bCs/>
        </w:rPr>
        <w:t xml:space="preserve">ave </w:t>
      </w:r>
      <w:r w:rsidR="0066059A">
        <w:rPr>
          <w:bCs/>
        </w:rPr>
        <w:t xml:space="preserve">2-3 toe syndactyly, </w:t>
      </w:r>
      <w:r>
        <w:rPr>
          <w:bCs/>
        </w:rPr>
        <w:t xml:space="preserve">thick lips and long thin fingers and hands. She </w:t>
      </w:r>
      <w:r w:rsidR="0066059A">
        <w:rPr>
          <w:bCs/>
        </w:rPr>
        <w:t>was visually impaired with intermittent nystagmus and she had ongoing coordination difficulties</w:t>
      </w:r>
      <w:r w:rsidR="00BC7220">
        <w:rPr>
          <w:bCs/>
        </w:rPr>
        <w:t xml:space="preserve"> (Table 1)</w:t>
      </w:r>
      <w:r w:rsidR="0066059A">
        <w:rPr>
          <w:bCs/>
        </w:rPr>
        <w:t>.</w:t>
      </w:r>
      <w:r w:rsidR="00F92D77">
        <w:rPr>
          <w:bCs/>
        </w:rPr>
        <w:t xml:space="preserve"> </w:t>
      </w:r>
    </w:p>
    <w:p w14:paraId="15F65E4E" w14:textId="784E38A0" w:rsidR="00576948" w:rsidRPr="0066059A" w:rsidRDefault="0066059A" w:rsidP="0066059A">
      <w:pPr>
        <w:spacing w:line="480" w:lineRule="auto"/>
        <w:jc w:val="both"/>
      </w:pPr>
      <w:r>
        <w:rPr>
          <w:rFonts w:asciiTheme="minorHAnsi" w:hAnsiTheme="minorHAnsi"/>
        </w:rPr>
        <w:t xml:space="preserve">Her investigations including thyroid function tests, </w:t>
      </w:r>
      <w:r w:rsidR="00576948">
        <w:rPr>
          <w:bCs/>
        </w:rPr>
        <w:t>creatine kinase (CK), lactate, amino acids, urine amino acids and organic acids and</w:t>
      </w:r>
      <w:r w:rsidR="00576948" w:rsidRPr="0066059A">
        <w:t xml:space="preserve"> urinary </w:t>
      </w:r>
      <w:r>
        <w:rPr>
          <w:bCs/>
        </w:rPr>
        <w:t xml:space="preserve">GAGs </w:t>
      </w:r>
      <w:r w:rsidR="00576948">
        <w:rPr>
          <w:bCs/>
        </w:rPr>
        <w:t>were all normal</w:t>
      </w:r>
      <w:r w:rsidR="00576948" w:rsidRPr="0066059A">
        <w:t>.</w:t>
      </w:r>
    </w:p>
    <w:p w14:paraId="278CA144" w14:textId="77777777" w:rsidR="00B95E19" w:rsidRPr="0066059A" w:rsidRDefault="00B95E19" w:rsidP="0066059A">
      <w:pPr>
        <w:spacing w:line="480" w:lineRule="auto"/>
        <w:jc w:val="both"/>
      </w:pPr>
    </w:p>
    <w:p w14:paraId="24F5EB25" w14:textId="77777777" w:rsidR="00591920" w:rsidRDefault="00507FE9" w:rsidP="00524FBB">
      <w:pPr>
        <w:spacing w:line="480" w:lineRule="auto"/>
        <w:jc w:val="both"/>
        <w:rPr>
          <w:rFonts w:asciiTheme="minorHAnsi" w:hAnsiTheme="minorHAnsi"/>
          <w:b/>
        </w:rPr>
      </w:pPr>
      <w:r>
        <w:rPr>
          <w:rFonts w:asciiTheme="minorHAnsi" w:hAnsiTheme="minorHAnsi"/>
          <w:b/>
        </w:rPr>
        <w:t>Genetic test results</w:t>
      </w:r>
    </w:p>
    <w:p w14:paraId="591379C1" w14:textId="7499549B" w:rsidR="00524FBB" w:rsidRDefault="00524FBB" w:rsidP="00524FBB">
      <w:pPr>
        <w:spacing w:line="480" w:lineRule="auto"/>
        <w:jc w:val="both"/>
        <w:rPr>
          <w:bCs/>
        </w:rPr>
      </w:pPr>
      <w:r>
        <w:rPr>
          <w:bCs/>
        </w:rPr>
        <w:t xml:space="preserve">Previous investigations included an array CGH which identified </w:t>
      </w:r>
      <w:r w:rsidRPr="00591920">
        <w:t>maternally inherited Xq13.3 duplication</w:t>
      </w:r>
      <w:r w:rsidR="00591920">
        <w:t xml:space="preserve"> </w:t>
      </w:r>
      <w:r>
        <w:rPr>
          <w:bCs/>
        </w:rPr>
        <w:t>[ish dup(</w:t>
      </w:r>
      <w:r w:rsidRPr="00591920">
        <w:t>X</w:t>
      </w:r>
      <w:r>
        <w:rPr>
          <w:bCs/>
        </w:rPr>
        <w:t>)(q13.3q13.3)(RP</w:t>
      </w:r>
      <w:r w:rsidR="00206710">
        <w:rPr>
          <w:bCs/>
        </w:rPr>
        <w:t>11-311P8++)] the size of which wa</w:t>
      </w:r>
      <w:r>
        <w:rPr>
          <w:bCs/>
        </w:rPr>
        <w:t>s approximately 187kb</w:t>
      </w:r>
      <w:r w:rsidR="002A6CA3">
        <w:rPr>
          <w:bCs/>
        </w:rPr>
        <w:t xml:space="preserve"> and included 7 protein coding genes (NEXMIF, ABCB7, UPRT, ZDHHC15, MAGEE2, PBDC1 and MAGEE1)</w:t>
      </w:r>
      <w:r>
        <w:rPr>
          <w:bCs/>
        </w:rPr>
        <w:t xml:space="preserve">.  </w:t>
      </w:r>
      <w:r w:rsidR="00591920">
        <w:rPr>
          <w:bCs/>
        </w:rPr>
        <w:t>She was also found to have</w:t>
      </w:r>
      <w:r>
        <w:rPr>
          <w:bCs/>
        </w:rPr>
        <w:t xml:space="preserve"> mild to moderately skewed X </w:t>
      </w:r>
      <w:r w:rsidRPr="00591920">
        <w:t xml:space="preserve">inactivation </w:t>
      </w:r>
      <w:r>
        <w:rPr>
          <w:bCs/>
        </w:rPr>
        <w:t>in DNA extracted from whole blood (Humar 7</w:t>
      </w:r>
      <w:r w:rsidR="00891FE5">
        <w:rPr>
          <w:bCs/>
        </w:rPr>
        <w:t>4:26 mat:pat; ZNF261 80:20, mat:</w:t>
      </w:r>
      <w:r>
        <w:rPr>
          <w:bCs/>
        </w:rPr>
        <w:t>pat). Mother had random</w:t>
      </w:r>
      <w:r w:rsidRPr="00591920">
        <w:t xml:space="preserve">-moderate skewed </w:t>
      </w:r>
      <w:r w:rsidR="00591920">
        <w:t>X</w:t>
      </w:r>
      <w:r>
        <w:rPr>
          <w:bCs/>
        </w:rPr>
        <w:t xml:space="preserve"> </w:t>
      </w:r>
      <w:r w:rsidRPr="00591920">
        <w:t>inactivation</w:t>
      </w:r>
      <w:r>
        <w:rPr>
          <w:bCs/>
        </w:rPr>
        <w:t>. The maternal X chromosome</w:t>
      </w:r>
      <w:r w:rsidR="00591920">
        <w:rPr>
          <w:bCs/>
        </w:rPr>
        <w:t xml:space="preserve"> carrying the Xq13 duplication wa</w:t>
      </w:r>
      <w:r>
        <w:rPr>
          <w:bCs/>
        </w:rPr>
        <w:t xml:space="preserve">s </w:t>
      </w:r>
      <w:r w:rsidR="00306BBE">
        <w:rPr>
          <w:bCs/>
        </w:rPr>
        <w:t>active in the</w:t>
      </w:r>
      <w:r>
        <w:rPr>
          <w:bCs/>
        </w:rPr>
        <w:t xml:space="preserve"> majority of</w:t>
      </w:r>
      <w:r w:rsidR="009A15AC">
        <w:t xml:space="preserve"> cells and thi</w:t>
      </w:r>
      <w:r w:rsidR="00473DC8">
        <w:t>s</w:t>
      </w:r>
      <w:r w:rsidR="009A15AC">
        <w:t xml:space="preserve"> duplication </w:t>
      </w:r>
      <w:r w:rsidR="00471BA7" w:rsidRPr="00396703">
        <w:rPr>
          <w:rFonts w:asciiTheme="minorHAnsi" w:hAnsiTheme="minorHAnsi"/>
        </w:rPr>
        <w:t xml:space="preserve">was felt not to be significant </w:t>
      </w:r>
      <w:r w:rsidR="00C55ED6">
        <w:rPr>
          <w:rFonts w:asciiTheme="minorHAnsi" w:hAnsiTheme="minorHAnsi"/>
        </w:rPr>
        <w:t>or explain</w:t>
      </w:r>
      <w:r w:rsidR="007122C9" w:rsidRPr="00396703">
        <w:rPr>
          <w:rFonts w:asciiTheme="minorHAnsi" w:hAnsiTheme="minorHAnsi"/>
        </w:rPr>
        <w:t xml:space="preserve"> her phenotype</w:t>
      </w:r>
      <w:r w:rsidR="00471BA7" w:rsidRPr="00396703">
        <w:rPr>
          <w:rFonts w:asciiTheme="minorHAnsi" w:hAnsiTheme="minorHAnsi"/>
        </w:rPr>
        <w:t>.</w:t>
      </w:r>
      <w:r w:rsidR="009B3AC3" w:rsidRPr="00396703">
        <w:rPr>
          <w:rFonts w:asciiTheme="minorHAnsi" w:hAnsiTheme="minorHAnsi"/>
        </w:rPr>
        <w:t xml:space="preserve"> </w:t>
      </w:r>
      <w:r w:rsidR="006F6C74">
        <w:rPr>
          <w:rFonts w:asciiTheme="minorHAnsi" w:hAnsiTheme="minorHAnsi"/>
        </w:rPr>
        <w:t xml:space="preserve"> There is no maternal phenotype</w:t>
      </w:r>
      <w:r w:rsidR="005465DC">
        <w:rPr>
          <w:rFonts w:asciiTheme="minorHAnsi" w:hAnsiTheme="minorHAnsi"/>
        </w:rPr>
        <w:t xml:space="preserve">. </w:t>
      </w:r>
      <w:r w:rsidR="005465DC">
        <w:rPr>
          <w:bCs/>
        </w:rPr>
        <w:t>The proband also</w:t>
      </w:r>
      <w:r w:rsidR="0036020C">
        <w:rPr>
          <w:bCs/>
        </w:rPr>
        <w:t xml:space="preserve"> had </w:t>
      </w:r>
      <w:r w:rsidR="00AD1FB5">
        <w:rPr>
          <w:bCs/>
        </w:rPr>
        <w:t>MLPA</w:t>
      </w:r>
      <w:r w:rsidR="0036020C">
        <w:rPr>
          <w:bCs/>
        </w:rPr>
        <w:t xml:space="preserve"> for 22q11 deletion</w:t>
      </w:r>
      <w:r w:rsidR="005465DC">
        <w:rPr>
          <w:bCs/>
        </w:rPr>
        <w:t xml:space="preserve"> with negative result</w:t>
      </w:r>
      <w:r w:rsidR="0036020C">
        <w:rPr>
          <w:bCs/>
        </w:rPr>
        <w:t>.</w:t>
      </w:r>
    </w:p>
    <w:p w14:paraId="5B32C8F6" w14:textId="6166628D" w:rsidR="00D5236A" w:rsidRPr="007453E1" w:rsidRDefault="00D5236A" w:rsidP="007453E1">
      <w:pPr>
        <w:spacing w:line="480" w:lineRule="auto"/>
        <w:jc w:val="both"/>
      </w:pPr>
      <w:r>
        <w:rPr>
          <w:bCs/>
        </w:rPr>
        <w:t>Whole exome sequencing as part of the DDD study revealed</w:t>
      </w:r>
      <w:r w:rsidR="00166B8B" w:rsidRPr="007453E1">
        <w:t xml:space="preserve"> a</w:t>
      </w:r>
      <w:r w:rsidRPr="007453E1">
        <w:t xml:space="preserve"> </w:t>
      </w:r>
      <w:r w:rsidRPr="007453E1">
        <w:rPr>
          <w:i/>
        </w:rPr>
        <w:t xml:space="preserve">de novo </w:t>
      </w:r>
      <w:r w:rsidRPr="00D2056F">
        <w:t>misse</w:t>
      </w:r>
      <w:r>
        <w:t>ns</w:t>
      </w:r>
      <w:r w:rsidRPr="00D2056F">
        <w:t xml:space="preserve">e </w:t>
      </w:r>
      <w:r w:rsidRPr="007453E1">
        <w:t xml:space="preserve">variant in </w:t>
      </w:r>
      <w:r>
        <w:t xml:space="preserve">the </w:t>
      </w:r>
      <w:r w:rsidRPr="007453E1">
        <w:rPr>
          <w:i/>
        </w:rPr>
        <w:t>NR2F1</w:t>
      </w:r>
      <w:r>
        <w:t xml:space="preserve"> gene ENST00000327111.8:</w:t>
      </w:r>
      <w:r w:rsidRPr="007453E1">
        <w:t xml:space="preserve">c.2T&gt;C, </w:t>
      </w:r>
      <w:r>
        <w:t>ENSP0000325819.3:</w:t>
      </w:r>
      <w:r w:rsidRPr="007453E1">
        <w:t>p.Met1</w:t>
      </w:r>
      <w:r>
        <w:t>?</w:t>
      </w:r>
      <w:r w:rsidR="000F773E">
        <w:t xml:space="preserve">, </w:t>
      </w:r>
      <w:r w:rsidR="001F3B87">
        <w:t xml:space="preserve">GRCh37 (h19) </w:t>
      </w:r>
      <w:r>
        <w:t>5:  93585025 (1 M/T) resulting in loss of the 1</w:t>
      </w:r>
      <w:r w:rsidRPr="003A6ACB">
        <w:rPr>
          <w:vertAlign w:val="superscript"/>
        </w:rPr>
        <w:t>st</w:t>
      </w:r>
      <w:r>
        <w:t xml:space="preserve"> codon (start loss).</w:t>
      </w:r>
    </w:p>
    <w:p w14:paraId="30141849" w14:textId="7EA2954B" w:rsidR="007453E1" w:rsidRDefault="007453E1">
      <w:pPr>
        <w:rPr>
          <w:b/>
        </w:rPr>
      </w:pPr>
      <w:r>
        <w:rPr>
          <w:b/>
        </w:rPr>
        <w:br w:type="page"/>
      </w:r>
    </w:p>
    <w:p w14:paraId="0DF46DE8" w14:textId="77777777" w:rsidR="009C3190" w:rsidRPr="00344D24" w:rsidRDefault="009C3190" w:rsidP="00565541">
      <w:pPr>
        <w:spacing w:line="480" w:lineRule="auto"/>
        <w:jc w:val="both"/>
        <w:rPr>
          <w:b/>
        </w:rPr>
      </w:pPr>
      <w:r w:rsidRPr="00565541">
        <w:rPr>
          <w:b/>
        </w:rPr>
        <w:lastRenderedPageBreak/>
        <w:t>Discussion</w:t>
      </w:r>
    </w:p>
    <w:p w14:paraId="28094A2E" w14:textId="4586710C" w:rsidR="00ED74AE" w:rsidRPr="00344D24" w:rsidRDefault="00BE2ABC" w:rsidP="00BE2ABC">
      <w:pPr>
        <w:spacing w:line="480" w:lineRule="auto"/>
        <w:jc w:val="both"/>
        <w:rPr>
          <w:bCs/>
        </w:rPr>
      </w:pPr>
      <w:r w:rsidRPr="00344D24">
        <w:t>BBSOAS is characterised by the presence of intellectual disability, developmental delay and optic atrophy. This case report describes a</w:t>
      </w:r>
      <w:r w:rsidRPr="00344D24">
        <w:rPr>
          <w:b/>
        </w:rPr>
        <w:t xml:space="preserve"> </w:t>
      </w:r>
      <w:r w:rsidRPr="00344D24">
        <w:rPr>
          <w:bCs/>
        </w:rPr>
        <w:t xml:space="preserve">severe case with </w:t>
      </w:r>
      <w:r w:rsidR="00AC3A04" w:rsidRPr="00344D24">
        <w:rPr>
          <w:bCs/>
        </w:rPr>
        <w:t xml:space="preserve">severe </w:t>
      </w:r>
      <w:r w:rsidRPr="00344D24">
        <w:rPr>
          <w:bCs/>
        </w:rPr>
        <w:t>intellectual disability, sept</w:t>
      </w:r>
      <w:r w:rsidR="001259F2" w:rsidRPr="00344D24">
        <w:rPr>
          <w:bCs/>
        </w:rPr>
        <w:t>o-</w:t>
      </w:r>
      <w:r w:rsidRPr="00344D24">
        <w:rPr>
          <w:bCs/>
        </w:rPr>
        <w:t>optic dysplasia, seizures and colobomas who was found to have a missense variant (</w:t>
      </w:r>
      <w:r w:rsidRPr="00344D24">
        <w:t>ENST00000327111.8:c.2T&gt;C, ENSP0000325819.3:p.Met1?</w:t>
      </w:r>
      <w:r w:rsidRPr="00344D24">
        <w:rPr>
          <w:bCs/>
        </w:rPr>
        <w:t xml:space="preserve">) in the </w:t>
      </w:r>
      <w:r w:rsidRPr="00344D24">
        <w:rPr>
          <w:bCs/>
          <w:i/>
        </w:rPr>
        <w:t>NR2F1</w:t>
      </w:r>
      <w:r w:rsidRPr="00344D24">
        <w:rPr>
          <w:bCs/>
        </w:rPr>
        <w:t xml:space="preserve"> gene. </w:t>
      </w:r>
    </w:p>
    <w:p w14:paraId="076F9A1C" w14:textId="00B4BC6F" w:rsidR="00076846" w:rsidRPr="00344D24" w:rsidRDefault="00BE2ABC" w:rsidP="00AD1488">
      <w:pPr>
        <w:spacing w:line="480" w:lineRule="auto"/>
        <w:jc w:val="both"/>
      </w:pPr>
      <w:r w:rsidRPr="00344D24">
        <w:t>The</w:t>
      </w:r>
      <w:r w:rsidR="001B5C1D" w:rsidRPr="00344D24">
        <w:t xml:space="preserve"> patient</w:t>
      </w:r>
      <w:r w:rsidRPr="00344D24">
        <w:t xml:space="preserve"> described here </w:t>
      </w:r>
      <w:r w:rsidR="001B5C1D" w:rsidRPr="00344D24">
        <w:t>shares many of the</w:t>
      </w:r>
      <w:r w:rsidR="00293D3D" w:rsidRPr="00344D24">
        <w:t xml:space="preserve"> BSSOAS</w:t>
      </w:r>
      <w:r w:rsidR="001B5C1D" w:rsidRPr="00344D24">
        <w:t xml:space="preserve"> phenotypical </w:t>
      </w:r>
      <w:r w:rsidR="00E76A1A" w:rsidRPr="00344D24">
        <w:t>characteristics</w:t>
      </w:r>
      <w:r w:rsidR="001B5C1D" w:rsidRPr="00344D24">
        <w:t xml:space="preserve"> </w:t>
      </w:r>
      <w:r w:rsidR="001B65C6" w:rsidRPr="00344D24">
        <w:t xml:space="preserve">previously </w:t>
      </w:r>
      <w:r w:rsidR="001B5C1D" w:rsidRPr="00344D24">
        <w:t>described in</w:t>
      </w:r>
      <w:r w:rsidR="00DC49B6" w:rsidRPr="00344D24">
        <w:t xml:space="preserve"> the literature. Of all the reported cases with </w:t>
      </w:r>
      <w:r w:rsidR="00A9469F" w:rsidRPr="00344D24">
        <w:t xml:space="preserve">NR2F1 </w:t>
      </w:r>
      <w:r w:rsidR="00DC49B6" w:rsidRPr="00344D24">
        <w:t>point mutations, deletions and intragenic d</w:t>
      </w:r>
      <w:r w:rsidR="00C5584C" w:rsidRPr="00344D24">
        <w:t>eletions; 35/36</w:t>
      </w:r>
      <w:r w:rsidR="00DC49B6" w:rsidRPr="00344D24">
        <w:t xml:space="preserve"> (97</w:t>
      </w:r>
      <w:r w:rsidR="00C5584C" w:rsidRPr="00344D24">
        <w:t xml:space="preserve">%) have intellectual disability, </w:t>
      </w:r>
      <w:r w:rsidR="00340AE3">
        <w:t>41</w:t>
      </w:r>
      <w:r w:rsidR="00C5584C" w:rsidRPr="00344D24">
        <w:t>/</w:t>
      </w:r>
      <w:r w:rsidR="00340AE3">
        <w:t>50</w:t>
      </w:r>
      <w:r w:rsidR="00C5584C" w:rsidRPr="00344D24">
        <w:t xml:space="preserve"> (</w:t>
      </w:r>
      <w:r w:rsidR="00340AE3">
        <w:t>82</w:t>
      </w:r>
      <w:r w:rsidR="00DC49B6" w:rsidRPr="00344D24">
        <w:t>%) hav</w:t>
      </w:r>
      <w:r w:rsidR="00C5584C" w:rsidRPr="00344D24">
        <w:t xml:space="preserve">e optic nerve atrophy, </w:t>
      </w:r>
      <w:r w:rsidR="00340AE3">
        <w:t>39</w:t>
      </w:r>
      <w:r w:rsidR="00C5584C" w:rsidRPr="00344D24">
        <w:t>/</w:t>
      </w:r>
      <w:r w:rsidR="00340AE3">
        <w:t>43</w:t>
      </w:r>
      <w:r w:rsidR="00C5584C" w:rsidRPr="00344D24">
        <w:t xml:space="preserve"> (</w:t>
      </w:r>
      <w:r w:rsidR="00340AE3">
        <w:t>91</w:t>
      </w:r>
      <w:r w:rsidR="00C5584C" w:rsidRPr="00344D24">
        <w:t xml:space="preserve">%) have hypotonia, </w:t>
      </w:r>
      <w:r w:rsidR="00753E5F">
        <w:t>30</w:t>
      </w:r>
      <w:r w:rsidR="00C5584C" w:rsidRPr="00344D24">
        <w:t>/</w:t>
      </w:r>
      <w:r w:rsidR="00753E5F">
        <w:t>4</w:t>
      </w:r>
      <w:r w:rsidR="00C5584C" w:rsidRPr="00344D24">
        <w:t>3 (</w:t>
      </w:r>
      <w:r w:rsidR="00753E5F">
        <w:t>70</w:t>
      </w:r>
      <w:r w:rsidR="00DC49B6" w:rsidRPr="00344D24">
        <w:t xml:space="preserve">%) have </w:t>
      </w:r>
      <w:r w:rsidR="00753E5F">
        <w:t xml:space="preserve">feeding difficulties including </w:t>
      </w:r>
      <w:r w:rsidR="00DC49B6" w:rsidRPr="00344D24">
        <w:t>or</w:t>
      </w:r>
      <w:r w:rsidR="00C5584C" w:rsidRPr="00344D24">
        <w:t xml:space="preserve">omotor dysfunction and </w:t>
      </w:r>
      <w:r w:rsidR="00340AE3">
        <w:t>24</w:t>
      </w:r>
      <w:r w:rsidR="00C5584C" w:rsidRPr="00344D24">
        <w:t>/</w:t>
      </w:r>
      <w:r w:rsidR="00340AE3">
        <w:t>46</w:t>
      </w:r>
      <w:r w:rsidR="00C5584C" w:rsidRPr="00344D24">
        <w:t xml:space="preserve"> (5</w:t>
      </w:r>
      <w:r w:rsidR="00340AE3">
        <w:t>2</w:t>
      </w:r>
      <w:r w:rsidR="00DC49B6" w:rsidRPr="00344D24">
        <w:t xml:space="preserve">%) have seizures </w:t>
      </w:r>
      <w:r w:rsidR="00D13C1A" w:rsidRPr="00344D24">
        <w:fldChar w:fldCharType="begin">
          <w:fldData xml:space="preserve">ZXBhIiB0aW1lc3RhbXA9IjAiPjIzODwva2V5PjwvZm9yZWlnbi1rZXlzPjxyZWYtdHlwZSBuYW1l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</w:fldData>
        </w:fldChar>
      </w:r>
      <w:r w:rsidR="00360C59">
        <w:instrText xml:space="preserve"> ADDIN EN.CITE </w:instrText>
      </w:r>
      <w:r w:rsidR="00360C59">
        <w:fldChar w:fldCharType="begin">
          <w:fldData xml:space="preserve">PEVuZE5vdGU+PENpdGU+PEF1dGhvcj5Cb3NjaDwvQXV0aG9yPjxZZWFyPjIwMTQ8L1llYXI+PFJl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==
</w:fldData>
        </w:fldChar>
      </w:r>
      <w:r w:rsidR="00360C59">
        <w:instrText xml:space="preserve"> ADDIN EN.CITE.DATA </w:instrText>
      </w:r>
      <w:r w:rsidR="00360C59">
        <w:fldChar w:fldCharType="end"/>
      </w:r>
      <w:r w:rsidR="00360C59">
        <w:fldChar w:fldCharType="begin">
          <w:fldData xml:space="preserve">ZXBhIiB0aW1lc3RhbXA9IjAiPjIzODwva2V5PjwvZm9yZWlnbi1rZXlzPjxyZWYtdHlwZSBuYW1l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</w:fldData>
        </w:fldChar>
      </w:r>
      <w:r w:rsidR="00360C59">
        <w:instrText xml:space="preserve"> ADDIN EN.CITE.DATA </w:instrText>
      </w:r>
      <w:r w:rsidR="00360C59">
        <w:fldChar w:fldCharType="end"/>
      </w:r>
      <w:r w:rsidR="00D13C1A" w:rsidRPr="00344D24">
        <w:fldChar w:fldCharType="separate"/>
      </w:r>
      <w:r w:rsidR="00360C59">
        <w:t>(Al-Kateb et al., 2013; Bosch et al., 2014; Brown et al., 2009; Cardoso et al., 2009; Chen et al., 2016; Dimassi et al., 2016; Hino-Fukuyo et al., 2017; Kaiwar et al., 2017; Martin-Hernandez et al., 2018; Rech et al., 2020)</w:t>
      </w:r>
      <w:r w:rsidR="00D13C1A" w:rsidRPr="00344D24">
        <w:fldChar w:fldCharType="end"/>
      </w:r>
      <w:r w:rsidR="00894F06" w:rsidRPr="00344D24">
        <w:t>.</w:t>
      </w:r>
      <w:r w:rsidR="00894DCB" w:rsidRPr="00344D24">
        <w:t xml:space="preserve"> </w:t>
      </w:r>
      <w:r w:rsidR="00AB5B82" w:rsidRPr="00344D24">
        <w:t xml:space="preserve"> </w:t>
      </w:r>
      <w:r w:rsidR="00AD1488" w:rsidRPr="00344D24">
        <w:rPr>
          <w:bCs/>
        </w:rPr>
        <w:t>Chen et al (2016) reported the same coding variant of the translation initiation codon (c.2T&gt;C) in two patients previously.  Fibroblast cell lines from these individuals demonstrated reduced expression of the protein by approximately 60% when compared to control cell lines.  Furthermore the study researchers demonstrated a 45% reduction of messenger RNA levels and altered transcritpion in these individuals</w:t>
      </w:r>
      <w:r w:rsidR="00C447FC" w:rsidRPr="00344D24">
        <w:rPr>
          <w:bCs/>
        </w:rPr>
        <w:t xml:space="preserve"> (which is thought to be linked to a milder phenotype)</w:t>
      </w:r>
      <w:r w:rsidR="00AD1488" w:rsidRPr="00344D24">
        <w:rPr>
          <w:bCs/>
        </w:rPr>
        <w:t xml:space="preserve">.  Although this study has indicated possible effect on both translation and transcription, further studies are required into the effect of </w:t>
      </w:r>
      <w:r w:rsidR="00ED7AC2">
        <w:rPr>
          <w:bCs/>
        </w:rPr>
        <w:t xml:space="preserve">other </w:t>
      </w:r>
      <w:r w:rsidR="00AD1488" w:rsidRPr="00344D24">
        <w:rPr>
          <w:bCs/>
        </w:rPr>
        <w:t>translation initiation codon variants on gene expression.</w:t>
      </w:r>
      <w:r w:rsidR="00B50854" w:rsidRPr="00344D24">
        <w:rPr>
          <w:bCs/>
        </w:rPr>
        <w:t xml:space="preserve"> </w:t>
      </w:r>
      <w:r w:rsidR="00D13C1A" w:rsidRPr="00344D24">
        <w:fldChar w:fldCharType="begin">
          <w:fldData xml:space="preserve">PEVuZE5vdGU+PENpdGU+PEF1dGhvcj5DaGVuPC9BdXRob3I+PFllYXI+MjAxNjwvWWVhcj48UmVj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</w:fldData>
        </w:fldChar>
      </w:r>
      <w:r w:rsidR="008B57EF">
        <w:instrText xml:space="preserve"> ADDIN EN.CITE </w:instrText>
      </w:r>
      <w:r w:rsidR="008B57EF">
        <w:fldChar w:fldCharType="begin">
          <w:fldData xml:space="preserve">PEVuZE5vdGU+PENpdGU+PEF1dGhvcj5DaGVuPC9BdXRob3I+PFllYXI+MjAxNjwvWWVhcj48UmVj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</w:fldData>
        </w:fldChar>
      </w:r>
      <w:r w:rsidR="008B57EF">
        <w:instrText xml:space="preserve"> ADDIN EN.CITE.DATA </w:instrText>
      </w:r>
      <w:r w:rsidR="008B57EF">
        <w:fldChar w:fldCharType="end"/>
      </w:r>
      <w:r w:rsidR="00D13C1A" w:rsidRPr="00344D24">
        <w:fldChar w:fldCharType="separate"/>
      </w:r>
      <w:r w:rsidR="008B57EF">
        <w:t>(Chen et al., 2016)</w:t>
      </w:r>
      <w:r w:rsidR="00D13C1A" w:rsidRPr="00344D24">
        <w:fldChar w:fldCharType="end"/>
      </w:r>
      <w:r w:rsidR="004D1CF5" w:rsidRPr="00344D24">
        <w:t xml:space="preserve">. </w:t>
      </w:r>
      <w:r w:rsidR="00D5029F" w:rsidRPr="00344D24">
        <w:t xml:space="preserve"> </w:t>
      </w:r>
      <w:r w:rsidR="009402D5" w:rsidRPr="00344D24">
        <w:t>The patient described here has significant developmental delay and intellectual disability, visual impairment with optic nerve hypoplasia, seizures, oromotor dysfunction including sucking and fee</w:t>
      </w:r>
      <w:r w:rsidR="00032C69">
        <w:t>d</w:t>
      </w:r>
      <w:r w:rsidR="009402D5" w:rsidRPr="00344D24">
        <w:t xml:space="preserve">ing problems.  Brain Magnetic Resonance Imaging scan showed slender anterior visual pathways, </w:t>
      </w:r>
      <w:r w:rsidR="009402D5" w:rsidRPr="00344D24">
        <w:lastRenderedPageBreak/>
        <w:t>possible absent septum pellucidum and Chiari I malformation. This case report therefore raises the possibility of more severe cases being associated with intiation codon variants.</w:t>
      </w:r>
    </w:p>
    <w:p w14:paraId="148D21FD" w14:textId="72E99814" w:rsidR="00C4080A" w:rsidRPr="00344D24" w:rsidRDefault="00CC0788" w:rsidP="00426EC7">
      <w:pPr>
        <w:spacing w:line="480" w:lineRule="auto"/>
        <w:rPr>
          <w:color w:val="000000"/>
          <w:shd w:val="clear" w:color="auto" w:fill="FFFFFF"/>
        </w:rPr>
      </w:pPr>
      <w:r w:rsidRPr="00344D24">
        <w:t>The</w:t>
      </w:r>
      <w:r w:rsidR="00EF0546" w:rsidRPr="00344D24">
        <w:t xml:space="preserve"> diverse</w:t>
      </w:r>
      <w:r w:rsidRPr="00344D24">
        <w:t xml:space="preserve"> </w:t>
      </w:r>
      <w:r w:rsidR="00EF0546" w:rsidRPr="00344D24">
        <w:t xml:space="preserve">BBSOAS ophthalmic phenotype includes </w:t>
      </w:r>
      <w:r w:rsidRPr="00344D24">
        <w:t>optic atrophy, cerebral visual impairment</w:t>
      </w:r>
      <w:r w:rsidR="00753E5F">
        <w:t xml:space="preserve">, optic hypoplasia, strabismus, alacrima, manifest latent nystagmus, </w:t>
      </w:r>
      <w:r w:rsidR="001571CD">
        <w:t xml:space="preserve"> </w:t>
      </w:r>
      <w:r w:rsidRPr="00344D24">
        <w:t xml:space="preserve">and amblyopia </w:t>
      </w:r>
      <w:r w:rsidRPr="00344D24">
        <w:fldChar w:fldCharType="begin">
          <w:fldData xml:space="preserve">PEVuZE5vdGU+PENpdGU+PEF1dGhvcj5Cb3NjaDwvQXV0aG9yPjxZZWFyPjIwMTQ8L1llYXI+PFJl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</w:fldData>
        </w:fldChar>
      </w:r>
      <w:r w:rsidR="001571CD">
        <w:instrText xml:space="preserve"> ADDIN EN.CITE </w:instrText>
      </w:r>
      <w:r w:rsidR="001571CD">
        <w:fldChar w:fldCharType="begin">
          <w:fldData xml:space="preserve">PEVuZE5vdGU+PENpdGU+PEF1dGhvcj5Cb3NjaDwvQXV0aG9yPjxZZWFyPjIwMTQ8L1llYXI+PFJl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</w:fldData>
        </w:fldChar>
      </w:r>
      <w:r w:rsidR="001571CD">
        <w:instrText xml:space="preserve"> ADDIN EN.CITE.DATA </w:instrText>
      </w:r>
      <w:r w:rsidR="001571CD">
        <w:fldChar w:fldCharType="end"/>
      </w:r>
      <w:r w:rsidRPr="00344D24">
        <w:fldChar w:fldCharType="separate"/>
      </w:r>
      <w:r w:rsidR="001571CD">
        <w:t>(Bosch et al., 2014; Chen et al., 2016; Kaiwar et al., 2017; Rech et al., 2020)</w:t>
      </w:r>
      <w:r w:rsidRPr="00344D24">
        <w:fldChar w:fldCharType="end"/>
      </w:r>
      <w:r w:rsidRPr="00344D24">
        <w:t xml:space="preserve">. </w:t>
      </w:r>
      <w:r w:rsidR="00D80DA9" w:rsidRPr="00344D24">
        <w:t xml:space="preserve">Although this is </w:t>
      </w:r>
      <w:r w:rsidR="00054067" w:rsidRPr="00344D24">
        <w:t xml:space="preserve">the only </w:t>
      </w:r>
      <w:r w:rsidR="00D37960" w:rsidRPr="00344D24">
        <w:t>reported case</w:t>
      </w:r>
      <w:r w:rsidR="007F108F" w:rsidRPr="00344D24">
        <w:t xml:space="preserve"> with coloboma</w:t>
      </w:r>
      <w:r w:rsidR="00D37960" w:rsidRPr="00344D24">
        <w:t xml:space="preserve"> in </w:t>
      </w:r>
      <w:r w:rsidR="00D80DA9" w:rsidRPr="00344D24">
        <w:t xml:space="preserve">BBSOAS, </w:t>
      </w:r>
      <w:r w:rsidR="00076846" w:rsidRPr="00344D24">
        <w:t>a left iris coloboma</w:t>
      </w:r>
      <w:r w:rsidR="00D80DA9" w:rsidRPr="00344D24">
        <w:t xml:space="preserve"> was described in a patient with</w:t>
      </w:r>
      <w:r w:rsidR="00076846" w:rsidRPr="00344D24">
        <w:t xml:space="preserve"> intellectual disability </w:t>
      </w:r>
      <w:r w:rsidR="00D80DA9" w:rsidRPr="00344D24">
        <w:t>and a 17 Mb,</w:t>
      </w:r>
      <w:r w:rsidR="00070908" w:rsidRPr="00344D24">
        <w:t xml:space="preserve"> 40 gene deletion </w:t>
      </w:r>
      <w:r w:rsidR="001C0D44" w:rsidRPr="00344D24">
        <w:t>encompassing</w:t>
      </w:r>
      <w:r w:rsidR="00070908" w:rsidRPr="00344D24">
        <w:t xml:space="preserve"> </w:t>
      </w:r>
      <w:r w:rsidR="00076846" w:rsidRPr="00344D24">
        <w:rPr>
          <w:i/>
        </w:rPr>
        <w:t>NR2F1</w:t>
      </w:r>
      <w:r w:rsidR="00076846" w:rsidRPr="00344D24">
        <w:t xml:space="preserve"> </w:t>
      </w:r>
      <w:r w:rsidR="008643E4" w:rsidRPr="00344D24">
        <w:fldChar w:fldCharType="begin">
          <w:fldData xml:space="preserve">PEVuZE5vdGU+PENpdGU+PEF1dGhvcj5DYXJkb3NvPC9BdXRob3I+PFllYXI+MjAwOTwvWWVhcj48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</w:fldData>
        </w:fldChar>
      </w:r>
      <w:r w:rsidR="008B57EF">
        <w:instrText xml:space="preserve"> ADDIN EN.CITE </w:instrText>
      </w:r>
      <w:r w:rsidR="008B57EF">
        <w:fldChar w:fldCharType="begin">
          <w:fldData xml:space="preserve">PEVuZE5vdGU+PENpdGU+PEF1dGhvcj5DYXJkb3NvPC9BdXRob3I+PFllYXI+MjAwOTwvWWVhcj48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</w:fldData>
        </w:fldChar>
      </w:r>
      <w:r w:rsidR="008B57EF">
        <w:instrText xml:space="preserve"> ADDIN EN.CITE.DATA </w:instrText>
      </w:r>
      <w:r w:rsidR="008B57EF">
        <w:fldChar w:fldCharType="end"/>
      </w:r>
      <w:r w:rsidR="008643E4" w:rsidRPr="00344D24">
        <w:fldChar w:fldCharType="separate"/>
      </w:r>
      <w:r w:rsidR="008B57EF">
        <w:t>(Cardoso et al., 2009)</w:t>
      </w:r>
      <w:r w:rsidR="008643E4" w:rsidRPr="00344D24">
        <w:fldChar w:fldCharType="end"/>
      </w:r>
      <w:r w:rsidR="007F108F" w:rsidRPr="00344D24">
        <w:t>.</w:t>
      </w:r>
      <w:r w:rsidR="008643E4" w:rsidRPr="00344D24">
        <w:t xml:space="preserve"> </w:t>
      </w:r>
      <w:r w:rsidR="00A9016F" w:rsidRPr="00344D24">
        <w:t>H</w:t>
      </w:r>
      <w:r w:rsidR="001D7B15" w:rsidRPr="00344D24">
        <w:t>omo</w:t>
      </w:r>
      <w:r w:rsidR="00070908" w:rsidRPr="00344D24">
        <w:t>zygous deletion</w:t>
      </w:r>
      <w:r w:rsidR="007F108F" w:rsidRPr="00344D24">
        <w:t>s</w:t>
      </w:r>
      <w:r w:rsidR="00070908" w:rsidRPr="00344D24">
        <w:t xml:space="preserve"> of COUP TFI and COUP TFII in </w:t>
      </w:r>
      <w:r w:rsidR="00A9016F" w:rsidRPr="00344D24">
        <w:t>mice</w:t>
      </w:r>
      <w:r w:rsidR="007F108F" w:rsidRPr="00344D24">
        <w:t xml:space="preserve"> cause</w:t>
      </w:r>
      <w:r w:rsidR="00D37960" w:rsidRPr="00344D24">
        <w:t xml:space="preserve"> an open optic </w:t>
      </w:r>
      <w:r w:rsidR="00A47C93" w:rsidRPr="00344D24">
        <w:t>fissure</w:t>
      </w:r>
      <w:r w:rsidR="00D37960" w:rsidRPr="00344D24">
        <w:t xml:space="preserve"> representative of </w:t>
      </w:r>
      <w:r w:rsidR="00070908" w:rsidRPr="00344D24">
        <w:t>a human coloboma.</w:t>
      </w:r>
      <w:r w:rsidR="00A47C93" w:rsidRPr="00344D24">
        <w:t xml:space="preserve"> </w:t>
      </w:r>
      <w:r w:rsidR="006C7560" w:rsidRPr="00344D24">
        <w:rPr>
          <w:color w:val="000000"/>
          <w:shd w:val="clear" w:color="auto" w:fill="FFFFFF"/>
        </w:rPr>
        <w:t>T</w:t>
      </w:r>
      <w:r w:rsidR="00A47C93" w:rsidRPr="00344D24">
        <w:rPr>
          <w:color w:val="000000"/>
          <w:shd w:val="clear" w:color="auto" w:fill="FFFFFF"/>
        </w:rPr>
        <w:t xml:space="preserve">here is </w:t>
      </w:r>
      <w:r w:rsidR="006C7560" w:rsidRPr="00344D24">
        <w:rPr>
          <w:color w:val="000000"/>
          <w:shd w:val="clear" w:color="auto" w:fill="FFFFFF"/>
        </w:rPr>
        <w:t xml:space="preserve">however </w:t>
      </w:r>
      <w:r w:rsidR="00A47C93" w:rsidRPr="00344D24">
        <w:rPr>
          <w:color w:val="000000"/>
          <w:shd w:val="clear" w:color="auto" w:fill="FFFFFF"/>
        </w:rPr>
        <w:t xml:space="preserve">a notable </w:t>
      </w:r>
      <w:r w:rsidR="00A47C93" w:rsidRPr="00344D24">
        <w:t xml:space="preserve">absence of an ophthalmic phenotype when these genes are deleted individually </w:t>
      </w:r>
      <w:r w:rsidR="00D80DA9" w:rsidRPr="00344D24">
        <w:t xml:space="preserve"> </w:t>
      </w:r>
      <w:r w:rsidR="00505D7A" w:rsidRPr="00344D24">
        <w:fldChar w:fldCharType="begin">
          <w:fldData xml:space="preserve">PEVuZE5vdGU+PENpdGU+PEF1dGhvcj5UYW5nPC9BdXRob3I+PFllYXI+MjAxMDwvWWVhcj48UmVj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</w:fldData>
        </w:fldChar>
      </w:r>
      <w:r w:rsidR="008B57EF">
        <w:instrText xml:space="preserve"> ADDIN EN.CITE </w:instrText>
      </w:r>
      <w:r w:rsidR="008B57EF">
        <w:fldChar w:fldCharType="begin">
          <w:fldData xml:space="preserve">PEVuZE5vdGU+PENpdGU+PEF1dGhvcj5UYW5nPC9BdXRob3I+PFllYXI+MjAxMDwvWWVhcj48UmVj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</w:fldData>
        </w:fldChar>
      </w:r>
      <w:r w:rsidR="008B57EF">
        <w:instrText xml:space="preserve"> ADDIN EN.CITE.DATA </w:instrText>
      </w:r>
      <w:r w:rsidR="008B57EF">
        <w:fldChar w:fldCharType="end"/>
      </w:r>
      <w:r w:rsidR="00505D7A" w:rsidRPr="00344D24">
        <w:fldChar w:fldCharType="separate"/>
      </w:r>
      <w:r w:rsidR="008B57EF">
        <w:t>(Tang et al., 2010)</w:t>
      </w:r>
      <w:r w:rsidR="00505D7A" w:rsidRPr="00344D24">
        <w:fldChar w:fldCharType="end"/>
      </w:r>
      <w:r w:rsidR="007F108F" w:rsidRPr="00344D24">
        <w:t>.</w:t>
      </w:r>
      <w:r w:rsidR="009B1490" w:rsidRPr="00344D24">
        <w:t xml:space="preserve"> </w:t>
      </w:r>
      <w:r w:rsidR="003D030E">
        <w:t>Another study has reca</w:t>
      </w:r>
      <w:r w:rsidR="001B264F">
        <w:t>p</w:t>
      </w:r>
      <w:r w:rsidR="003D030E">
        <w:t xml:space="preserve">itulated that </w:t>
      </w:r>
      <w:r w:rsidR="003D030E" w:rsidRPr="00C47750">
        <w:rPr>
          <w:i/>
        </w:rPr>
        <w:t>Nr2f1</w:t>
      </w:r>
      <w:r w:rsidR="003D030E">
        <w:t xml:space="preserve"> mice</w:t>
      </w:r>
      <w:r w:rsidR="001B264F">
        <w:t xml:space="preserve"> develop optic disc ab</w:t>
      </w:r>
      <w:r w:rsidR="003D030E">
        <w:t>normalities, optic nerve atrophy and cerebral visual impairment</w:t>
      </w:r>
      <w:r w:rsidR="006F7A4B">
        <w:t xml:space="preserve"> </w:t>
      </w:r>
      <w:r w:rsidR="008D423D">
        <w:fldChar w:fldCharType="begin">
          <w:fldData xml:space="preserve">PEVuZE5vdGU+PENpdGU+PEF1dGhvcj5CZXJ0YWNjaGk8L0F1dGhvcj48WWVhcj4yMDE5PC9ZZWFy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</w:fldData>
        </w:fldChar>
      </w:r>
      <w:r w:rsidR="008D423D">
        <w:instrText xml:space="preserve"> ADDIN EN.CITE </w:instrText>
      </w:r>
      <w:r w:rsidR="008D423D">
        <w:fldChar w:fldCharType="begin">
          <w:fldData xml:space="preserve">PEVuZE5vdGU+PENpdGU+PEF1dGhvcj5CZXJ0YWNjaGk8L0F1dGhvcj48WWVhcj4yMDE5PC9ZZWFy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</w:fldData>
        </w:fldChar>
      </w:r>
      <w:r w:rsidR="008D423D">
        <w:instrText xml:space="preserve"> ADDIN EN.CITE.DATA </w:instrText>
      </w:r>
      <w:r w:rsidR="008D423D">
        <w:fldChar w:fldCharType="end"/>
      </w:r>
      <w:r w:rsidR="008D423D">
        <w:fldChar w:fldCharType="separate"/>
      </w:r>
      <w:r w:rsidR="008D423D">
        <w:t>(Bertacchi et al., 2019)</w:t>
      </w:r>
      <w:r w:rsidR="008D423D">
        <w:fldChar w:fldCharType="end"/>
      </w:r>
      <w:r w:rsidR="003D030E">
        <w:t xml:space="preserve">. </w:t>
      </w:r>
      <w:r w:rsidR="00DA4A87" w:rsidRPr="00344D24">
        <w:rPr>
          <w:color w:val="000000"/>
          <w:shd w:val="clear" w:color="auto" w:fill="FFFFFF"/>
        </w:rPr>
        <w:t xml:space="preserve">COUP-TFI </w:t>
      </w:r>
      <w:r w:rsidR="003E1465" w:rsidRPr="00344D24">
        <w:rPr>
          <w:color w:val="000000"/>
          <w:shd w:val="clear" w:color="auto" w:fill="FFFFFF"/>
        </w:rPr>
        <w:t xml:space="preserve">has been implicated </w:t>
      </w:r>
      <w:r w:rsidR="00E47F21" w:rsidRPr="00344D24">
        <w:rPr>
          <w:color w:val="000000"/>
          <w:shd w:val="clear" w:color="auto" w:fill="FFFFFF"/>
        </w:rPr>
        <w:t xml:space="preserve">in </w:t>
      </w:r>
      <w:r w:rsidR="007C037E" w:rsidRPr="00344D24">
        <w:rPr>
          <w:color w:val="000000"/>
          <w:shd w:val="clear" w:color="auto" w:fill="FFFFFF"/>
        </w:rPr>
        <w:t>regulating</w:t>
      </w:r>
      <w:r w:rsidR="003E1465" w:rsidRPr="00344D24">
        <w:rPr>
          <w:color w:val="000000"/>
          <w:shd w:val="clear" w:color="auto" w:fill="FFFFFF"/>
        </w:rPr>
        <w:t xml:space="preserve"> </w:t>
      </w:r>
      <w:r w:rsidR="002D0451" w:rsidRPr="00344D24">
        <w:rPr>
          <w:color w:val="000000"/>
          <w:shd w:val="clear" w:color="auto" w:fill="FFFFFF"/>
        </w:rPr>
        <w:t>key</w:t>
      </w:r>
      <w:r w:rsidR="007C037E" w:rsidRPr="00344D24">
        <w:rPr>
          <w:color w:val="000000"/>
          <w:shd w:val="clear" w:color="auto" w:fill="FFFFFF"/>
        </w:rPr>
        <w:t xml:space="preserve"> ocular morphogenesis</w:t>
      </w:r>
      <w:r w:rsidR="002D0451" w:rsidRPr="00344D24">
        <w:rPr>
          <w:color w:val="000000"/>
          <w:shd w:val="clear" w:color="auto" w:fill="FFFFFF"/>
        </w:rPr>
        <w:t xml:space="preserve"> genes</w:t>
      </w:r>
      <w:r w:rsidR="00E47F21" w:rsidRPr="00344D24">
        <w:rPr>
          <w:color w:val="000000"/>
          <w:shd w:val="clear" w:color="auto" w:fill="FFFFFF"/>
        </w:rPr>
        <w:t xml:space="preserve">, such as </w:t>
      </w:r>
      <w:r w:rsidR="00E47F21" w:rsidRPr="00344D24">
        <w:rPr>
          <w:i/>
          <w:color w:val="000000"/>
          <w:shd w:val="clear" w:color="auto" w:fill="FFFFFF"/>
        </w:rPr>
        <w:t>Pax6</w:t>
      </w:r>
      <w:r w:rsidR="007C037E" w:rsidRPr="00344D24">
        <w:rPr>
          <w:color w:val="000000"/>
          <w:shd w:val="clear" w:color="auto" w:fill="FFFFFF"/>
        </w:rPr>
        <w:t xml:space="preserve"> </w:t>
      </w:r>
      <w:r w:rsidR="007C037E" w:rsidRPr="00344D24">
        <w:fldChar w:fldCharType="begin">
          <w:fldData xml:space="preserve">PEVuZE5vdGU+PENpdGU+PEF1dGhvcj5UYW5nPC9BdXRob3I+PFllYXI+MjAxMDwvWWVhcj48UmVj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</w:fldData>
        </w:fldChar>
      </w:r>
      <w:r w:rsidR="008B57EF">
        <w:instrText xml:space="preserve"> ADDIN EN.CITE </w:instrText>
      </w:r>
      <w:r w:rsidR="008B57EF">
        <w:fldChar w:fldCharType="begin">
          <w:fldData xml:space="preserve">PEVuZE5vdGU+PENpdGU+PEF1dGhvcj5UYW5nPC9BdXRob3I+PFllYXI+MjAxMDwvWWVhcj48UmVj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</w:fldData>
        </w:fldChar>
      </w:r>
      <w:r w:rsidR="008B57EF">
        <w:instrText xml:space="preserve"> ADDIN EN.CITE.DATA </w:instrText>
      </w:r>
      <w:r w:rsidR="008B57EF">
        <w:fldChar w:fldCharType="end"/>
      </w:r>
      <w:r w:rsidR="007C037E" w:rsidRPr="00344D24">
        <w:fldChar w:fldCharType="separate"/>
      </w:r>
      <w:r w:rsidR="008B57EF">
        <w:t>(Tang et al., 2010)</w:t>
      </w:r>
      <w:r w:rsidR="007C037E" w:rsidRPr="00344D24">
        <w:fldChar w:fldCharType="end"/>
      </w:r>
      <w:r w:rsidR="007F108F" w:rsidRPr="00344D24">
        <w:t xml:space="preserve">. </w:t>
      </w:r>
      <w:r w:rsidR="00EF0D02" w:rsidRPr="00344D24">
        <w:rPr>
          <w:color w:val="000000"/>
          <w:shd w:val="clear" w:color="auto" w:fill="FFFFFF"/>
        </w:rPr>
        <w:t xml:space="preserve">Pathogenic </w:t>
      </w:r>
      <w:r w:rsidR="00EF0D02" w:rsidRPr="00344D24">
        <w:rPr>
          <w:i/>
          <w:color w:val="000000"/>
          <w:shd w:val="clear" w:color="auto" w:fill="FFFFFF"/>
        </w:rPr>
        <w:t>Pax6</w:t>
      </w:r>
      <w:r w:rsidR="00EF0D02" w:rsidRPr="00344D24">
        <w:rPr>
          <w:color w:val="000000"/>
          <w:shd w:val="clear" w:color="auto" w:fill="FFFFFF"/>
        </w:rPr>
        <w:t xml:space="preserve"> variants in mice and humans </w:t>
      </w:r>
      <w:r w:rsidR="00F34E57" w:rsidRPr="00344D24">
        <w:rPr>
          <w:color w:val="000000"/>
          <w:shd w:val="clear" w:color="auto" w:fill="FFFFFF"/>
        </w:rPr>
        <w:t>cause</w:t>
      </w:r>
      <w:r w:rsidR="00EF0D02" w:rsidRPr="00344D24">
        <w:rPr>
          <w:color w:val="000000"/>
          <w:shd w:val="clear" w:color="auto" w:fill="FFFFFF"/>
        </w:rPr>
        <w:t xml:space="preserve"> </w:t>
      </w:r>
      <w:r w:rsidR="00134C68" w:rsidRPr="00344D24">
        <w:rPr>
          <w:color w:val="000000"/>
          <w:shd w:val="clear" w:color="auto" w:fill="FFFFFF"/>
        </w:rPr>
        <w:t>a diverse</w:t>
      </w:r>
      <w:r w:rsidR="00D314B9" w:rsidRPr="00344D24">
        <w:rPr>
          <w:color w:val="000000"/>
          <w:shd w:val="clear" w:color="auto" w:fill="FFFFFF"/>
        </w:rPr>
        <w:t xml:space="preserve"> </w:t>
      </w:r>
      <w:r w:rsidR="009A5EEB" w:rsidRPr="00344D24">
        <w:rPr>
          <w:color w:val="000000"/>
          <w:shd w:val="clear" w:color="auto" w:fill="FFFFFF"/>
        </w:rPr>
        <w:t xml:space="preserve">ocular phenotype </w:t>
      </w:r>
      <w:r w:rsidR="007C037E" w:rsidRPr="00344D24">
        <w:rPr>
          <w:color w:val="000000"/>
          <w:shd w:val="clear" w:color="auto" w:fill="FFFFFF"/>
        </w:rPr>
        <w:t>including</w:t>
      </w:r>
      <w:r w:rsidR="009A5EEB" w:rsidRPr="00344D24">
        <w:rPr>
          <w:color w:val="000000"/>
          <w:shd w:val="clear" w:color="auto" w:fill="FFFFFF"/>
        </w:rPr>
        <w:t>;</w:t>
      </w:r>
      <w:r w:rsidR="007C037E" w:rsidRPr="00344D24">
        <w:rPr>
          <w:color w:val="000000"/>
          <w:shd w:val="clear" w:color="auto" w:fill="FFFFFF"/>
        </w:rPr>
        <w:t xml:space="preserve"> aniridia,</w:t>
      </w:r>
      <w:r w:rsidR="00D314B9" w:rsidRPr="00344D24">
        <w:rPr>
          <w:color w:val="000000"/>
          <w:shd w:val="clear" w:color="auto" w:fill="FFFFFF"/>
        </w:rPr>
        <w:t xml:space="preserve"> optic nerve</w:t>
      </w:r>
      <w:r w:rsidR="00EF0D02" w:rsidRPr="00344D24">
        <w:rPr>
          <w:color w:val="000000"/>
          <w:shd w:val="clear" w:color="auto" w:fill="FFFFFF"/>
        </w:rPr>
        <w:t xml:space="preserve"> hypoplasia or </w:t>
      </w:r>
      <w:r w:rsidR="007C037E" w:rsidRPr="00344D24">
        <w:rPr>
          <w:color w:val="000000"/>
          <w:shd w:val="clear" w:color="auto" w:fill="FFFFFF"/>
        </w:rPr>
        <w:t>aplasia,</w:t>
      </w:r>
      <w:r w:rsidR="009B0805" w:rsidRPr="00344D24">
        <w:rPr>
          <w:color w:val="000000"/>
          <w:shd w:val="clear" w:color="auto" w:fill="FFFFFF"/>
        </w:rPr>
        <w:t xml:space="preserve"> foveal hypoplasia</w:t>
      </w:r>
      <w:r w:rsidR="003C3225" w:rsidRPr="00344D24">
        <w:rPr>
          <w:color w:val="000000"/>
          <w:shd w:val="clear" w:color="auto" w:fill="FFFFFF"/>
        </w:rPr>
        <w:t xml:space="preserve"> (with or without nystagmus)</w:t>
      </w:r>
      <w:r w:rsidR="009B0805" w:rsidRPr="00344D24">
        <w:rPr>
          <w:color w:val="000000"/>
          <w:shd w:val="clear" w:color="auto" w:fill="FFFFFF"/>
        </w:rPr>
        <w:t>,</w:t>
      </w:r>
      <w:r w:rsidR="00D314B9" w:rsidRPr="00344D24">
        <w:rPr>
          <w:color w:val="000000"/>
          <w:shd w:val="clear" w:color="auto" w:fill="FFFFFF"/>
        </w:rPr>
        <w:t xml:space="preserve"> and chorioretinal coloboma</w:t>
      </w:r>
      <w:r w:rsidR="003C3225" w:rsidRPr="00344D24">
        <w:rPr>
          <w:color w:val="000000"/>
          <w:shd w:val="clear" w:color="auto" w:fill="FFFFFF"/>
        </w:rPr>
        <w:t xml:space="preserve"> as well as corneal phenotypes including cataracts</w:t>
      </w:r>
      <w:r w:rsidR="00C4080A" w:rsidRPr="00344D24">
        <w:rPr>
          <w:color w:val="000000"/>
          <w:shd w:val="clear" w:color="auto" w:fill="FFFFFF"/>
        </w:rPr>
        <w:t xml:space="preserve"> </w:t>
      </w:r>
      <w:r w:rsidR="00C4080A" w:rsidRPr="00344D24">
        <w:rPr>
          <w:color w:val="000000"/>
          <w:shd w:val="clear" w:color="auto" w:fill="FFFFFF"/>
        </w:rPr>
        <w:fldChar w:fldCharType="begin">
          <w:fldData xml:space="preserve">PEVuZE5vdGU+PENpdGU+PEF1dGhvcj5BenVtYTwvQXV0aG9yPjxZZWFyPjIwMDM8L1llYXI+PFJl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</w:fldData>
        </w:fldChar>
      </w:r>
      <w:r w:rsidR="008B57EF">
        <w:rPr>
          <w:color w:val="000000"/>
          <w:shd w:val="clear" w:color="auto" w:fill="FFFFFF"/>
        </w:rPr>
        <w:instrText xml:space="preserve"> ADDIN EN.CITE </w:instrText>
      </w:r>
      <w:r w:rsidR="008B57EF">
        <w:rPr>
          <w:color w:val="000000"/>
          <w:shd w:val="clear" w:color="auto" w:fill="FFFFFF"/>
        </w:rPr>
        <w:fldChar w:fldCharType="begin">
          <w:fldData xml:space="preserve">PEVuZE5vdGU+PENpdGU+PEF1dGhvcj5BenVtYTwvQXV0aG9yPjxZZWFyPjIwMDM8L1llYXI+PFJl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</w:fldData>
        </w:fldChar>
      </w:r>
      <w:r w:rsidR="008B57EF">
        <w:rPr>
          <w:color w:val="000000"/>
          <w:shd w:val="clear" w:color="auto" w:fill="FFFFFF"/>
        </w:rPr>
        <w:instrText xml:space="preserve"> ADDIN EN.CITE.DATA </w:instrText>
      </w:r>
      <w:r w:rsidR="008B57EF">
        <w:rPr>
          <w:color w:val="000000"/>
          <w:shd w:val="clear" w:color="auto" w:fill="FFFFFF"/>
        </w:rPr>
      </w:r>
      <w:r w:rsidR="008B57EF">
        <w:rPr>
          <w:color w:val="000000"/>
          <w:shd w:val="clear" w:color="auto" w:fill="FFFFFF"/>
        </w:rPr>
        <w:fldChar w:fldCharType="end"/>
      </w:r>
      <w:r w:rsidR="00C4080A" w:rsidRPr="00344D24">
        <w:rPr>
          <w:color w:val="000000"/>
          <w:shd w:val="clear" w:color="auto" w:fill="FFFFFF"/>
        </w:rPr>
      </w:r>
      <w:r w:rsidR="00C4080A" w:rsidRPr="00344D24">
        <w:rPr>
          <w:color w:val="000000"/>
          <w:shd w:val="clear" w:color="auto" w:fill="FFFFFF"/>
        </w:rPr>
        <w:fldChar w:fldCharType="separate"/>
      </w:r>
      <w:r w:rsidR="008B57EF">
        <w:rPr>
          <w:color w:val="000000"/>
          <w:shd w:val="clear" w:color="auto" w:fill="FFFFFF"/>
        </w:rPr>
        <w:t>(Azuma et al., 2003; Tang et al., 2010; Yokoi et al., 2016)</w:t>
      </w:r>
      <w:r w:rsidR="00C4080A" w:rsidRPr="00344D24">
        <w:rPr>
          <w:color w:val="000000"/>
          <w:shd w:val="clear" w:color="auto" w:fill="FFFFFF"/>
        </w:rPr>
        <w:fldChar w:fldCharType="end"/>
      </w:r>
      <w:r w:rsidR="003C3225" w:rsidRPr="00344D24">
        <w:rPr>
          <w:color w:val="000000"/>
          <w:shd w:val="clear" w:color="auto" w:fill="FFFFFF"/>
        </w:rPr>
        <w:t>.</w:t>
      </w:r>
    </w:p>
    <w:p w14:paraId="055D94EC" w14:textId="77777777" w:rsidR="00034B44" w:rsidRPr="00344D24" w:rsidRDefault="005E130B" w:rsidP="00426EC7">
      <w:pPr>
        <w:spacing w:line="480" w:lineRule="auto"/>
        <w:rPr>
          <w:color w:val="000000"/>
          <w:shd w:val="clear" w:color="auto" w:fill="FFFFFF"/>
        </w:rPr>
      </w:pPr>
      <w:r w:rsidRPr="00344D24">
        <w:rPr>
          <w:color w:val="000000"/>
          <w:shd w:val="clear" w:color="auto" w:fill="FFFFFF"/>
        </w:rPr>
        <w:t>Although the</w:t>
      </w:r>
      <w:r w:rsidR="00076846" w:rsidRPr="00344D24">
        <w:rPr>
          <w:color w:val="000000"/>
          <w:shd w:val="clear" w:color="auto" w:fill="FFFFFF"/>
        </w:rPr>
        <w:t xml:space="preserve"> murine knockout and COUP TFI regulatory gene pathways provide a plausible model for </w:t>
      </w:r>
      <w:r w:rsidRPr="00344D24">
        <w:rPr>
          <w:color w:val="000000"/>
          <w:shd w:val="clear" w:color="auto" w:fill="FFFFFF"/>
        </w:rPr>
        <w:t xml:space="preserve">human </w:t>
      </w:r>
      <w:r w:rsidR="00076846" w:rsidRPr="00344D24">
        <w:rPr>
          <w:color w:val="000000"/>
          <w:shd w:val="clear" w:color="auto" w:fill="FFFFFF"/>
        </w:rPr>
        <w:t>coloboma</w:t>
      </w:r>
      <w:r w:rsidRPr="00344D24">
        <w:rPr>
          <w:color w:val="000000"/>
          <w:shd w:val="clear" w:color="auto" w:fill="FFFFFF"/>
        </w:rPr>
        <w:t xml:space="preserve">, </w:t>
      </w:r>
      <w:r w:rsidR="00034B44" w:rsidRPr="00344D24">
        <w:rPr>
          <w:color w:val="000000"/>
          <w:shd w:val="clear" w:color="auto" w:fill="FFFFFF"/>
        </w:rPr>
        <w:t>further</w:t>
      </w:r>
      <w:r w:rsidRPr="00344D24">
        <w:rPr>
          <w:color w:val="000000"/>
          <w:shd w:val="clear" w:color="auto" w:fill="FFFFFF"/>
        </w:rPr>
        <w:t xml:space="preserve"> </w:t>
      </w:r>
      <w:r w:rsidR="00034B44" w:rsidRPr="00344D24">
        <w:rPr>
          <w:color w:val="000000"/>
          <w:shd w:val="clear" w:color="auto" w:fill="FFFFFF"/>
        </w:rPr>
        <w:t>reports</w:t>
      </w:r>
      <w:r w:rsidR="00D74C97" w:rsidRPr="00344D24">
        <w:rPr>
          <w:color w:val="000000"/>
          <w:shd w:val="clear" w:color="auto" w:fill="FFFFFF"/>
        </w:rPr>
        <w:t xml:space="preserve"> of individuals with BBSOAS and their </w:t>
      </w:r>
      <w:r w:rsidR="00034B44" w:rsidRPr="00344D24">
        <w:rPr>
          <w:color w:val="000000"/>
          <w:shd w:val="clear" w:color="auto" w:fill="FFFFFF"/>
        </w:rPr>
        <w:t>op</w:t>
      </w:r>
      <w:r w:rsidR="00054067" w:rsidRPr="00344D24">
        <w:rPr>
          <w:color w:val="000000"/>
          <w:shd w:val="clear" w:color="auto" w:fill="FFFFFF"/>
        </w:rPr>
        <w:t>h</w:t>
      </w:r>
      <w:r w:rsidR="00034B44" w:rsidRPr="00344D24">
        <w:rPr>
          <w:color w:val="000000"/>
          <w:shd w:val="clear" w:color="auto" w:fill="FFFFFF"/>
        </w:rPr>
        <w:t>thalmic</w:t>
      </w:r>
      <w:r w:rsidR="00054067" w:rsidRPr="00344D24">
        <w:rPr>
          <w:color w:val="000000"/>
          <w:shd w:val="clear" w:color="auto" w:fill="FFFFFF"/>
        </w:rPr>
        <w:t xml:space="preserve"> phenotype</w:t>
      </w:r>
      <w:r w:rsidR="00D74C97" w:rsidRPr="00344D24">
        <w:rPr>
          <w:color w:val="000000"/>
          <w:shd w:val="clear" w:color="auto" w:fill="FFFFFF"/>
        </w:rPr>
        <w:t xml:space="preserve"> will help </w:t>
      </w:r>
      <w:r w:rsidR="00034B44" w:rsidRPr="00344D24">
        <w:rPr>
          <w:color w:val="000000"/>
          <w:shd w:val="clear" w:color="auto" w:fill="FFFFFF"/>
        </w:rPr>
        <w:t xml:space="preserve">delineate this association. </w:t>
      </w:r>
      <w:r w:rsidR="00C23879" w:rsidRPr="00344D24">
        <w:rPr>
          <w:color w:val="000000"/>
          <w:shd w:val="clear" w:color="auto" w:fill="FFFFFF"/>
        </w:rPr>
        <w:t>Furthermore, ophthalmic examination can prove difficult in patients with intellectual disability and as a result identification of subtle colobomas may be missed.</w:t>
      </w:r>
    </w:p>
    <w:p w14:paraId="7226C313" w14:textId="77777777" w:rsidR="00034B44" w:rsidRPr="00344D24" w:rsidRDefault="00034B44" w:rsidP="00426EC7">
      <w:pPr>
        <w:spacing w:line="480" w:lineRule="auto"/>
        <w:rPr>
          <w:color w:val="000000"/>
          <w:shd w:val="clear" w:color="auto" w:fill="FFFFFF"/>
        </w:rPr>
      </w:pPr>
    </w:p>
    <w:p w14:paraId="5416A996" w14:textId="30AD96A3" w:rsidR="000B1D15" w:rsidRPr="00344D24" w:rsidRDefault="00052A8A" w:rsidP="004D174E">
      <w:pPr>
        <w:spacing w:line="480" w:lineRule="auto"/>
      </w:pPr>
      <w:r w:rsidRPr="00344D24">
        <w:lastRenderedPageBreak/>
        <w:t>The</w:t>
      </w:r>
      <w:r w:rsidR="000B1D15" w:rsidRPr="00344D24">
        <w:t xml:space="preserve"> individual</w:t>
      </w:r>
      <w:r w:rsidRPr="00344D24">
        <w:t xml:space="preserve"> in this case report</w:t>
      </w:r>
      <w:r w:rsidR="000B1D15" w:rsidRPr="00344D24">
        <w:t xml:space="preserve"> has septo-optic dysplasia, a condition characterised by the presence of two of the following signs</w:t>
      </w:r>
      <w:r w:rsidR="00EA6539">
        <w:t>;</w:t>
      </w:r>
      <w:r w:rsidR="000B1D15" w:rsidRPr="00344D24">
        <w:t xml:space="preserve"> optic nerve hypoplasia, pituitary gland hypoplasia and midline abnormalities.</w:t>
      </w:r>
      <w:r w:rsidR="00BB4BF0" w:rsidRPr="00344D24">
        <w:t xml:space="preserve"> The short stature in this case is presumed secondary to </w:t>
      </w:r>
      <w:r w:rsidR="006C7560" w:rsidRPr="00344D24">
        <w:t>septo</w:t>
      </w:r>
      <w:r w:rsidR="00CC0863">
        <w:t>-optic dysplasia-</w:t>
      </w:r>
      <w:r w:rsidR="00457AC5" w:rsidRPr="00344D24">
        <w:t>related growth hormone deficiency.</w:t>
      </w:r>
      <w:r w:rsidR="000B1D15" w:rsidRPr="00344D24">
        <w:t xml:space="preserve"> </w:t>
      </w:r>
    </w:p>
    <w:p w14:paraId="0474B8BC" w14:textId="419DC330" w:rsidR="00C4080A" w:rsidRPr="00344D24" w:rsidRDefault="00293D3D" w:rsidP="004D174E">
      <w:pPr>
        <w:spacing w:line="480" w:lineRule="auto"/>
      </w:pPr>
      <w:r w:rsidRPr="00344D24">
        <w:t>S</w:t>
      </w:r>
      <w:r w:rsidR="00E208CD" w:rsidRPr="00344D24">
        <w:t>hort stature</w:t>
      </w:r>
      <w:r w:rsidRPr="00344D24">
        <w:t xml:space="preserve"> (</w:t>
      </w:r>
      <w:r w:rsidR="00EB4737">
        <w:t>below</w:t>
      </w:r>
      <w:r w:rsidRPr="00344D24">
        <w:t xml:space="preserve"> 5</w:t>
      </w:r>
      <w:r w:rsidRPr="00344D24">
        <w:rPr>
          <w:vertAlign w:val="superscript"/>
        </w:rPr>
        <w:t>th</w:t>
      </w:r>
      <w:r w:rsidRPr="00344D24">
        <w:t xml:space="preserve"> centile)</w:t>
      </w:r>
      <w:r w:rsidR="006B695E" w:rsidRPr="00344D24">
        <w:t xml:space="preserve"> </w:t>
      </w:r>
      <w:r w:rsidR="00E208CD" w:rsidRPr="00344D24">
        <w:t xml:space="preserve">and optic hypoplasia was described in a </w:t>
      </w:r>
      <w:r w:rsidRPr="00344D24">
        <w:t>14</w:t>
      </w:r>
      <w:r w:rsidR="006B695E" w:rsidRPr="00344D24">
        <w:t xml:space="preserve"> year old male with BBSOAS. </w:t>
      </w:r>
      <w:r w:rsidR="0006137F" w:rsidRPr="00344D24">
        <w:t xml:space="preserve">Although </w:t>
      </w:r>
      <w:r w:rsidR="00396703" w:rsidRPr="00344D24">
        <w:t xml:space="preserve">it is </w:t>
      </w:r>
      <w:r w:rsidR="0006137F" w:rsidRPr="00344D24">
        <w:t xml:space="preserve">unclear whether </w:t>
      </w:r>
      <w:r w:rsidR="00CD513C" w:rsidRPr="00344D24">
        <w:t xml:space="preserve">this patient </w:t>
      </w:r>
      <w:r w:rsidR="0006137F" w:rsidRPr="00344D24">
        <w:t xml:space="preserve">had endocrine investigation, </w:t>
      </w:r>
      <w:r w:rsidR="00092551" w:rsidRPr="00344D24">
        <w:t>it was hypothesised that the short stature and delayed bone maturation may be due to the interaction between</w:t>
      </w:r>
      <w:r w:rsidR="00CE42DA" w:rsidRPr="00344D24">
        <w:t xml:space="preserve"> </w:t>
      </w:r>
      <w:r w:rsidR="00A9469F" w:rsidRPr="00344D24">
        <w:t xml:space="preserve">NR2F1 </w:t>
      </w:r>
      <w:r w:rsidR="00092551" w:rsidRPr="00344D24">
        <w:t>and</w:t>
      </w:r>
      <w:r w:rsidR="00CD513C" w:rsidRPr="00344D24">
        <w:t xml:space="preserve"> BMP4, a bone-morphogenetic protein known </w:t>
      </w:r>
      <w:r w:rsidR="00CD513C" w:rsidRPr="00884311">
        <w:t xml:space="preserve">to </w:t>
      </w:r>
      <w:r w:rsidR="00CD513C" w:rsidRPr="00884311">
        <w:rPr>
          <w:shd w:val="clear" w:color="auto" w:fill="FFFFFF"/>
        </w:rPr>
        <w:t>be involved in bone mineralisatio</w:t>
      </w:r>
      <w:r w:rsidR="004E3B18" w:rsidRPr="00884311">
        <w:rPr>
          <w:shd w:val="clear" w:color="auto" w:fill="FFFFFF"/>
        </w:rPr>
        <w:t xml:space="preserve">n </w:t>
      </w:r>
      <w:r w:rsidR="004E3B18" w:rsidRPr="00344D24">
        <w:fldChar w:fldCharType="begin">
          <w:fldData xml:space="preserve">PEVuZE5vdGU+PENpdGU+PEF1dGhvcj5LYWl3YXI8L0F1dGhvcj48WWVhcj4yMDE3PC9ZZWFyPjxS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</w:fldData>
        </w:fldChar>
      </w:r>
      <w:r w:rsidR="008B57EF">
        <w:instrText xml:space="preserve"> ADDIN EN.CITE </w:instrText>
      </w:r>
      <w:r w:rsidR="008B57EF">
        <w:fldChar w:fldCharType="begin">
          <w:fldData xml:space="preserve">PEVuZE5vdGU+PENpdGU+PEF1dGhvcj5LYWl3YXI8L0F1dGhvcj48WWVhcj4yMDE3PC9ZZWFyPjxS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</w:fldData>
        </w:fldChar>
      </w:r>
      <w:r w:rsidR="008B57EF">
        <w:instrText xml:space="preserve"> ADDIN EN.CITE.DATA </w:instrText>
      </w:r>
      <w:r w:rsidR="008B57EF">
        <w:fldChar w:fldCharType="end"/>
      </w:r>
      <w:r w:rsidR="004E3B18" w:rsidRPr="00344D24">
        <w:fldChar w:fldCharType="separate"/>
      </w:r>
      <w:r w:rsidR="008B57EF">
        <w:t>(Feng et al., 1995; Kaiwar et al., 2017)</w:t>
      </w:r>
      <w:r w:rsidR="004E3B18" w:rsidRPr="00344D24">
        <w:fldChar w:fldCharType="end"/>
      </w:r>
      <w:r w:rsidR="00FB46E7" w:rsidRPr="00344D24">
        <w:t xml:space="preserve">. </w:t>
      </w:r>
      <w:r w:rsidR="000D5BCE" w:rsidRPr="00344D24">
        <w:t xml:space="preserve">BMP4 has also been demonstrated to be important in murine pituitary development where ectopic </w:t>
      </w:r>
      <w:r w:rsidR="00623AD0" w:rsidRPr="00344D24">
        <w:t xml:space="preserve">expression of </w:t>
      </w:r>
      <w:r w:rsidR="004E72E8" w:rsidRPr="00344D24">
        <w:t>the BMP4</w:t>
      </w:r>
      <w:r w:rsidR="00623AD0" w:rsidRPr="00344D24">
        <w:t xml:space="preserve"> antagonist</w:t>
      </w:r>
      <w:r w:rsidR="004E72E8" w:rsidRPr="00344D24">
        <w:t xml:space="preserve"> noggin</w:t>
      </w:r>
      <w:r w:rsidR="00332356" w:rsidRPr="00344D24">
        <w:t xml:space="preserve"> </w:t>
      </w:r>
      <w:r w:rsidR="000D5BCE" w:rsidRPr="00344D24">
        <w:t>or</w:t>
      </w:r>
      <w:r w:rsidR="00332356" w:rsidRPr="00344D24">
        <w:t xml:space="preserve"> deletion of </w:t>
      </w:r>
      <w:r w:rsidR="000D5BCE" w:rsidRPr="00344D24">
        <w:t xml:space="preserve">the BMP </w:t>
      </w:r>
      <w:r w:rsidR="00332356" w:rsidRPr="00344D24">
        <w:t xml:space="preserve">receptor </w:t>
      </w:r>
      <w:r w:rsidR="004E72E8" w:rsidRPr="00344D24">
        <w:t xml:space="preserve">disrupts pituitary development </w:t>
      </w:r>
      <w:r w:rsidR="00C4080A" w:rsidRPr="00344D24">
        <w:fldChar w:fldCharType="begin">
          <w:fldData xml:space="preserve">PEVuZE5vdGU+PENpdGU+PEF1dGhvcj5EYXZpczwvQXV0aG9yPjxZZWFyPjIwMDc8L1llYXI+PFJl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</w:fldData>
        </w:fldChar>
      </w:r>
      <w:r w:rsidR="008B57EF">
        <w:instrText xml:space="preserve"> ADDIN EN.CITE </w:instrText>
      </w:r>
      <w:r w:rsidR="008B57EF">
        <w:fldChar w:fldCharType="begin">
          <w:fldData xml:space="preserve">PEVuZE5vdGU+PENpdGU+PEF1dGhvcj5EYXZpczwvQXV0aG9yPjxZZWFyPjIwMDc8L1llYXI+PFJl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</w:fldData>
        </w:fldChar>
      </w:r>
      <w:r w:rsidR="008B57EF">
        <w:instrText xml:space="preserve"> ADDIN EN.CITE.DATA </w:instrText>
      </w:r>
      <w:r w:rsidR="008B57EF">
        <w:fldChar w:fldCharType="end"/>
      </w:r>
      <w:r w:rsidR="00C4080A" w:rsidRPr="00344D24">
        <w:fldChar w:fldCharType="separate"/>
      </w:r>
      <w:r w:rsidR="008B57EF">
        <w:t>(Davis &amp; Camper, 2007; Treier et al., 1998)</w:t>
      </w:r>
      <w:r w:rsidR="00C4080A" w:rsidRPr="00344D24">
        <w:fldChar w:fldCharType="end"/>
      </w:r>
      <w:r w:rsidR="005A6423" w:rsidRPr="00344D24">
        <w:t>.</w:t>
      </w:r>
    </w:p>
    <w:p w14:paraId="0CDFC497" w14:textId="194A5259" w:rsidR="00413BC1" w:rsidRPr="00344D24" w:rsidRDefault="003F7B08" w:rsidP="00413BC1">
      <w:pPr>
        <w:spacing w:line="480" w:lineRule="auto"/>
        <w:rPr>
          <w:color w:val="000000"/>
          <w:shd w:val="clear" w:color="auto" w:fill="FFFFFF"/>
        </w:rPr>
      </w:pPr>
      <w:r w:rsidRPr="00344D24">
        <w:t>SOD</w:t>
      </w:r>
      <w:r w:rsidR="00F2254B" w:rsidRPr="00344D24">
        <w:t xml:space="preserve"> </w:t>
      </w:r>
      <w:r w:rsidRPr="00344D24">
        <w:t>is felt to</w:t>
      </w:r>
      <w:r w:rsidR="00F2254B" w:rsidRPr="00344D24">
        <w:t xml:space="preserve"> represent an abnormality </w:t>
      </w:r>
      <w:r w:rsidR="00790250" w:rsidRPr="00344D24">
        <w:t xml:space="preserve">in early forebrain development </w:t>
      </w:r>
      <w:r w:rsidR="00F2254B" w:rsidRPr="00344D24">
        <w:t>where the</w:t>
      </w:r>
      <w:r w:rsidRPr="00344D24">
        <w:t xml:space="preserve"> </w:t>
      </w:r>
      <w:r w:rsidR="009A750C" w:rsidRPr="00344D24">
        <w:t xml:space="preserve">development of </w:t>
      </w:r>
      <w:r w:rsidRPr="00344D24">
        <w:t>structures</w:t>
      </w:r>
      <w:r w:rsidR="00D4798B" w:rsidRPr="00344D24">
        <w:t xml:space="preserve"> such as the optic vesicle, telencephalon, diencephalon and pituitary gland</w:t>
      </w:r>
      <w:r w:rsidRPr="00344D24">
        <w:t xml:space="preserve"> </w:t>
      </w:r>
      <w:r w:rsidR="009A750C" w:rsidRPr="00344D24">
        <w:t>are</w:t>
      </w:r>
      <w:r w:rsidRPr="00344D24">
        <w:t xml:space="preserve"> interlinked</w:t>
      </w:r>
      <w:r w:rsidR="00412ABE" w:rsidRPr="00344D24">
        <w:t>.</w:t>
      </w:r>
      <w:r w:rsidR="00F2254B" w:rsidRPr="00344D24">
        <w:t xml:space="preserve"> </w:t>
      </w:r>
      <w:r w:rsidR="00B46AD9" w:rsidRPr="00344D24">
        <w:t>COUP TFI knockout</w:t>
      </w:r>
      <w:r w:rsidR="00FF55EE" w:rsidRPr="00344D24">
        <w:t xml:space="preserve"> mice</w:t>
      </w:r>
      <w:r w:rsidR="0008532D" w:rsidRPr="00344D24">
        <w:t xml:space="preserve"> </w:t>
      </w:r>
      <w:r w:rsidR="00396703" w:rsidRPr="00344D24">
        <w:t>interestingly</w:t>
      </w:r>
      <w:r w:rsidR="0008532D" w:rsidRPr="00344D24">
        <w:t xml:space="preserve"> show </w:t>
      </w:r>
      <w:r w:rsidR="00FF55EE" w:rsidRPr="00344D24">
        <w:t>anomalies in development of their</w:t>
      </w:r>
      <w:r w:rsidR="0008532D" w:rsidRPr="00344D24">
        <w:t xml:space="preserve"> forebrain with abnormal</w:t>
      </w:r>
      <w:r w:rsidR="00B46AD9" w:rsidRPr="00344D24">
        <w:t xml:space="preserve"> </w:t>
      </w:r>
      <w:r w:rsidR="00A63640" w:rsidRPr="00344D24">
        <w:rPr>
          <w:color w:val="121313"/>
          <w:shd w:val="clear" w:color="auto" w:fill="FFFFFF"/>
        </w:rPr>
        <w:t>cortical arealisation</w:t>
      </w:r>
      <w:r w:rsidR="003A341B" w:rsidRPr="00344D24">
        <w:t xml:space="preserve">, </w:t>
      </w:r>
      <w:r w:rsidR="00A63640" w:rsidRPr="00344D24">
        <w:t>defective</w:t>
      </w:r>
      <w:r w:rsidR="00B46AD9" w:rsidRPr="00344D24">
        <w:rPr>
          <w:color w:val="121313"/>
          <w:shd w:val="clear" w:color="auto" w:fill="FFFFFF"/>
        </w:rPr>
        <w:t xml:space="preserve"> forebrain axonal guidance</w:t>
      </w:r>
      <w:r w:rsidR="00B05DCB" w:rsidRPr="00344D24">
        <w:rPr>
          <w:color w:val="121313"/>
          <w:shd w:val="clear" w:color="auto" w:fill="FFFFFF"/>
        </w:rPr>
        <w:t xml:space="preserve"> </w:t>
      </w:r>
      <w:r w:rsidR="00A63640" w:rsidRPr="00344D24">
        <w:rPr>
          <w:color w:val="121313"/>
          <w:shd w:val="clear" w:color="auto" w:fill="FFFFFF"/>
        </w:rPr>
        <w:t xml:space="preserve">and </w:t>
      </w:r>
      <w:r w:rsidR="003A341B" w:rsidRPr="00344D24">
        <w:rPr>
          <w:color w:val="121313"/>
          <w:shd w:val="clear" w:color="auto" w:fill="FFFFFF"/>
        </w:rPr>
        <w:t xml:space="preserve">disrupted </w:t>
      </w:r>
      <w:r w:rsidR="00026FEA" w:rsidRPr="00344D24">
        <w:rPr>
          <w:color w:val="121313"/>
          <w:shd w:val="clear" w:color="auto" w:fill="FFFFFF"/>
        </w:rPr>
        <w:t xml:space="preserve">midline </w:t>
      </w:r>
      <w:r w:rsidR="003A341B" w:rsidRPr="00344D24">
        <w:rPr>
          <w:color w:val="121313"/>
          <w:shd w:val="clear" w:color="auto" w:fill="FFFFFF"/>
        </w:rPr>
        <w:t>crossing of</w:t>
      </w:r>
      <w:r w:rsidR="00A63640" w:rsidRPr="00344D24">
        <w:rPr>
          <w:color w:val="121313"/>
          <w:shd w:val="clear" w:color="auto" w:fill="FFFFFF"/>
        </w:rPr>
        <w:t xml:space="preserve"> </w:t>
      </w:r>
      <w:r w:rsidR="003A341B" w:rsidRPr="00344D24">
        <w:rPr>
          <w:color w:val="121313"/>
          <w:shd w:val="clear" w:color="auto" w:fill="FFFFFF"/>
        </w:rPr>
        <w:t>callosal axons</w:t>
      </w:r>
      <w:r w:rsidR="00C4080A" w:rsidRPr="00344D24">
        <w:rPr>
          <w:color w:val="121313"/>
          <w:shd w:val="clear" w:color="auto" w:fill="FFFFFF"/>
        </w:rPr>
        <w:t xml:space="preserve"> </w:t>
      </w:r>
      <w:r w:rsidR="00C4080A" w:rsidRPr="00344D24">
        <w:rPr>
          <w:color w:val="121313"/>
          <w:shd w:val="clear" w:color="auto" w:fill="FFFFFF"/>
        </w:rPr>
        <w:fldChar w:fldCharType="begin">
          <w:fldData xml:space="preserve">PEVuZE5vdGU+PENpdGU+PEF1dGhvcj5BbGZhbm88L0F1dGhvcj48WWVhcj4yMDExPC9ZZWFyPjxS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</w:fldData>
        </w:fldChar>
      </w:r>
      <w:r w:rsidR="008B57EF">
        <w:rPr>
          <w:color w:val="121313"/>
          <w:shd w:val="clear" w:color="auto" w:fill="FFFFFF"/>
        </w:rPr>
        <w:instrText xml:space="preserve"> ADDIN EN.CITE </w:instrText>
      </w:r>
      <w:r w:rsidR="008B57EF">
        <w:rPr>
          <w:color w:val="121313"/>
          <w:shd w:val="clear" w:color="auto" w:fill="FFFFFF"/>
        </w:rPr>
        <w:fldChar w:fldCharType="begin">
          <w:fldData xml:space="preserve">PEVuZE5vdGU+PENpdGU+PEF1dGhvcj5BbGZhbm88L0F1dGhvcj48WWVhcj4yMDExPC9ZZWFyPjxS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</w:fldData>
        </w:fldChar>
      </w:r>
      <w:r w:rsidR="008B57EF">
        <w:rPr>
          <w:color w:val="121313"/>
          <w:shd w:val="clear" w:color="auto" w:fill="FFFFFF"/>
        </w:rPr>
        <w:instrText xml:space="preserve"> ADDIN EN.CITE.DATA </w:instrText>
      </w:r>
      <w:r w:rsidR="008B57EF">
        <w:rPr>
          <w:color w:val="121313"/>
          <w:shd w:val="clear" w:color="auto" w:fill="FFFFFF"/>
        </w:rPr>
      </w:r>
      <w:r w:rsidR="008B57EF">
        <w:rPr>
          <w:color w:val="121313"/>
          <w:shd w:val="clear" w:color="auto" w:fill="FFFFFF"/>
        </w:rPr>
        <w:fldChar w:fldCharType="end"/>
      </w:r>
      <w:r w:rsidR="00C4080A" w:rsidRPr="00344D24">
        <w:rPr>
          <w:color w:val="121313"/>
          <w:shd w:val="clear" w:color="auto" w:fill="FFFFFF"/>
        </w:rPr>
      </w:r>
      <w:r w:rsidR="00C4080A" w:rsidRPr="00344D24">
        <w:rPr>
          <w:color w:val="121313"/>
          <w:shd w:val="clear" w:color="auto" w:fill="FFFFFF"/>
        </w:rPr>
        <w:fldChar w:fldCharType="separate"/>
      </w:r>
      <w:r w:rsidR="008B57EF">
        <w:rPr>
          <w:color w:val="121313"/>
          <w:shd w:val="clear" w:color="auto" w:fill="FFFFFF"/>
        </w:rPr>
        <w:t>(Alfano et al., 2011; Armentano, Filosa, Andolfi, &amp; Studer, 2006)</w:t>
      </w:r>
      <w:r w:rsidR="00C4080A" w:rsidRPr="00344D24">
        <w:rPr>
          <w:color w:val="121313"/>
          <w:shd w:val="clear" w:color="auto" w:fill="FFFFFF"/>
        </w:rPr>
        <w:fldChar w:fldCharType="end"/>
      </w:r>
      <w:r w:rsidR="00C4080A" w:rsidRPr="00344D24">
        <w:rPr>
          <w:color w:val="121313"/>
          <w:shd w:val="clear" w:color="auto" w:fill="FFFFFF"/>
        </w:rPr>
        <w:t xml:space="preserve">. </w:t>
      </w:r>
      <w:r w:rsidR="003D1747" w:rsidRPr="00344D24">
        <w:t xml:space="preserve">COUP TFI </w:t>
      </w:r>
      <w:r w:rsidR="003A341B" w:rsidRPr="00344D24">
        <w:t xml:space="preserve">has shown to interact with members of regulatory pathways that are </w:t>
      </w:r>
      <w:r w:rsidR="00694FB0" w:rsidRPr="00344D24">
        <w:t>implicated</w:t>
      </w:r>
      <w:r w:rsidR="003A341B" w:rsidRPr="00344D24">
        <w:t xml:space="preserve"> in forebrain development </w:t>
      </w:r>
      <w:r w:rsidR="003D1747" w:rsidRPr="00344D24">
        <w:t xml:space="preserve">such as </w:t>
      </w:r>
      <w:r w:rsidR="003A341B" w:rsidRPr="00344D24">
        <w:rPr>
          <w:color w:val="000000"/>
          <w:shd w:val="clear" w:color="auto" w:fill="FFFFFF"/>
        </w:rPr>
        <w:t>β-catenin–mediated Wnt signalin</w:t>
      </w:r>
      <w:r w:rsidR="00DF0407" w:rsidRPr="00344D24">
        <w:rPr>
          <w:color w:val="000000"/>
          <w:shd w:val="clear" w:color="auto" w:fill="FFFFFF"/>
        </w:rPr>
        <w:t>g</w:t>
      </w:r>
      <w:r w:rsidR="003A341B" w:rsidRPr="00344D24">
        <w:rPr>
          <w:color w:val="000000"/>
          <w:shd w:val="clear" w:color="auto" w:fill="FFFFFF"/>
        </w:rPr>
        <w:t>, BMP and FGF8</w:t>
      </w:r>
      <w:r w:rsidR="003D1747" w:rsidRPr="00344D24">
        <w:rPr>
          <w:color w:val="000000"/>
          <w:shd w:val="clear" w:color="auto" w:fill="FFFFFF"/>
        </w:rPr>
        <w:fldChar w:fldCharType="begin">
          <w:fldData xml:space="preserve">PEVuZE5vdGU+PENpdGU+PEF1dGhvcj5GYWVkbzwvQXV0aG9yPjxZZWFyPjIwMDg8L1llYXI+PFJl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</w:fldData>
        </w:fldChar>
      </w:r>
      <w:r w:rsidR="008B57EF">
        <w:rPr>
          <w:color w:val="000000"/>
          <w:shd w:val="clear" w:color="auto" w:fill="FFFFFF"/>
        </w:rPr>
        <w:instrText xml:space="preserve"> ADDIN EN.CITE </w:instrText>
      </w:r>
      <w:r w:rsidR="008B57EF">
        <w:rPr>
          <w:color w:val="000000"/>
          <w:shd w:val="clear" w:color="auto" w:fill="FFFFFF"/>
        </w:rPr>
        <w:fldChar w:fldCharType="begin">
          <w:fldData xml:space="preserve">PEVuZE5vdGU+PENpdGU+PEF1dGhvcj5GYWVkbzwvQXV0aG9yPjxZZWFyPjIwMDg8L1llYXI+PFJl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</w:fldData>
        </w:fldChar>
      </w:r>
      <w:r w:rsidR="008B57EF">
        <w:rPr>
          <w:color w:val="000000"/>
          <w:shd w:val="clear" w:color="auto" w:fill="FFFFFF"/>
        </w:rPr>
        <w:instrText xml:space="preserve"> ADDIN EN.CITE.DATA </w:instrText>
      </w:r>
      <w:r w:rsidR="008B57EF">
        <w:rPr>
          <w:color w:val="000000"/>
          <w:shd w:val="clear" w:color="auto" w:fill="FFFFFF"/>
        </w:rPr>
      </w:r>
      <w:r w:rsidR="008B57EF">
        <w:rPr>
          <w:color w:val="000000"/>
          <w:shd w:val="clear" w:color="auto" w:fill="FFFFFF"/>
        </w:rPr>
        <w:fldChar w:fldCharType="end"/>
      </w:r>
      <w:r w:rsidR="003D1747" w:rsidRPr="00344D24">
        <w:rPr>
          <w:color w:val="000000"/>
          <w:shd w:val="clear" w:color="auto" w:fill="FFFFFF"/>
        </w:rPr>
      </w:r>
      <w:r w:rsidR="003D1747" w:rsidRPr="00344D24">
        <w:rPr>
          <w:color w:val="000000"/>
          <w:shd w:val="clear" w:color="auto" w:fill="FFFFFF"/>
        </w:rPr>
        <w:fldChar w:fldCharType="separate"/>
      </w:r>
      <w:r w:rsidR="008B57EF">
        <w:rPr>
          <w:color w:val="000000"/>
          <w:shd w:val="clear" w:color="auto" w:fill="FFFFFF"/>
        </w:rPr>
        <w:t>(Faedo et al., 2008)</w:t>
      </w:r>
      <w:r w:rsidR="003D1747" w:rsidRPr="00344D24">
        <w:rPr>
          <w:color w:val="000000"/>
          <w:shd w:val="clear" w:color="auto" w:fill="FFFFFF"/>
        </w:rPr>
        <w:fldChar w:fldCharType="end"/>
      </w:r>
      <w:r w:rsidR="00B66BFF" w:rsidRPr="00344D24">
        <w:rPr>
          <w:color w:val="000000"/>
          <w:shd w:val="clear" w:color="auto" w:fill="FFFFFF"/>
        </w:rPr>
        <w:t>.</w:t>
      </w:r>
      <w:r w:rsidR="004D174E" w:rsidRPr="00344D24">
        <w:rPr>
          <w:color w:val="000000"/>
          <w:shd w:val="clear" w:color="auto" w:fill="FFFFFF"/>
        </w:rPr>
        <w:t xml:space="preserve"> </w:t>
      </w:r>
      <w:r w:rsidR="00B05DCB" w:rsidRPr="00344D24">
        <w:rPr>
          <w:color w:val="000000"/>
          <w:shd w:val="clear" w:color="auto" w:fill="FFFFFF"/>
        </w:rPr>
        <w:t xml:space="preserve">Loss of the β-catenin pathway in the diencephalon has also been found to profoundly effect the development </w:t>
      </w:r>
      <w:r w:rsidR="00E11D3B" w:rsidRPr="00344D24">
        <w:rPr>
          <w:color w:val="000000"/>
          <w:shd w:val="clear" w:color="auto" w:fill="FFFFFF"/>
        </w:rPr>
        <w:t>of the anterior pituitary gland</w:t>
      </w:r>
      <w:r w:rsidR="00B05DCB" w:rsidRPr="00344D24">
        <w:rPr>
          <w:color w:val="000000"/>
          <w:shd w:val="clear" w:color="auto" w:fill="FFFFFF"/>
        </w:rPr>
        <w:t xml:space="preserve"> </w:t>
      </w:r>
      <w:r w:rsidR="00C4080A" w:rsidRPr="00344D24">
        <w:fldChar w:fldCharType="begin">
          <w:fldData xml:space="preserve">PEVuZE5vdGU+PENpdGU+PEF1dGhvcj5DYW1wZXI8L0F1dGhvcj48WWVhcj4yMDE3PC9ZZWFyPjxS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</w:fldData>
        </w:fldChar>
      </w:r>
      <w:r w:rsidR="008B57EF">
        <w:instrText xml:space="preserve"> ADDIN EN.CITE </w:instrText>
      </w:r>
      <w:r w:rsidR="008B57EF">
        <w:fldChar w:fldCharType="begin">
          <w:fldData xml:space="preserve">PEVuZE5vdGU+PENpdGU+PEF1dGhvcj5DYW1wZXI8L0F1dGhvcj48WWVhcj4yMDE3PC9ZZWFyPjxS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</w:fldData>
        </w:fldChar>
      </w:r>
      <w:r w:rsidR="008B57EF">
        <w:instrText xml:space="preserve"> ADDIN EN.CITE.DATA </w:instrText>
      </w:r>
      <w:r w:rsidR="008B57EF">
        <w:fldChar w:fldCharType="end"/>
      </w:r>
      <w:r w:rsidR="00C4080A" w:rsidRPr="00344D24">
        <w:fldChar w:fldCharType="separate"/>
      </w:r>
      <w:r w:rsidR="008B57EF">
        <w:t>(Camper, Daly, Stallings, &amp; Ellsworth, 2017; Osmundsen, Keisler, Taketo, &amp; Davis, 2017)</w:t>
      </w:r>
      <w:r w:rsidR="00C4080A" w:rsidRPr="00344D24">
        <w:fldChar w:fldCharType="end"/>
      </w:r>
      <w:r w:rsidR="00E11D3B" w:rsidRPr="00344D24">
        <w:t>.</w:t>
      </w:r>
    </w:p>
    <w:p w14:paraId="7F85827C" w14:textId="17991DCB" w:rsidR="00433126" w:rsidRPr="00344D24" w:rsidRDefault="00B05DCB" w:rsidP="00413BC1">
      <w:pPr>
        <w:spacing w:line="480" w:lineRule="auto"/>
      </w:pPr>
      <w:r w:rsidRPr="00344D24">
        <w:t>In addition to the optic nerve anomalies</w:t>
      </w:r>
      <w:r w:rsidR="00035F27" w:rsidRPr="00344D24">
        <w:t xml:space="preserve">, </w:t>
      </w:r>
      <w:r w:rsidR="00396703" w:rsidRPr="00344D24">
        <w:t>a subset of patients with BBSOAS show radiological</w:t>
      </w:r>
      <w:r w:rsidR="00035F27" w:rsidRPr="00344D24">
        <w:t xml:space="preserve"> </w:t>
      </w:r>
      <w:r w:rsidR="00E2256A" w:rsidRPr="00344D24">
        <w:t xml:space="preserve">evidence of </w:t>
      </w:r>
      <w:r w:rsidR="00035F27" w:rsidRPr="00344D24">
        <w:t xml:space="preserve">corpus callosum thinning. </w:t>
      </w:r>
      <w:r w:rsidR="00396703" w:rsidRPr="00344D24">
        <w:t xml:space="preserve">The identification of SOD in this </w:t>
      </w:r>
      <w:r w:rsidR="00396703" w:rsidRPr="00344D24">
        <w:lastRenderedPageBreak/>
        <w:t>patient</w:t>
      </w:r>
      <w:r w:rsidR="00433126" w:rsidRPr="00344D24">
        <w:t xml:space="preserve"> and its significance in regards to BBSOAS and the forebrain patterning pathways requires further </w:t>
      </w:r>
      <w:r w:rsidR="00E8013C" w:rsidRPr="00344D24">
        <w:t xml:space="preserve">analysis, although </w:t>
      </w:r>
      <w:r w:rsidR="00E11D3B" w:rsidRPr="00344D24">
        <w:t xml:space="preserve">the current report might aid with </w:t>
      </w:r>
      <w:r w:rsidR="00E8013C" w:rsidRPr="00344D24">
        <w:t>the identification of further cases.</w:t>
      </w:r>
      <w:r w:rsidR="004F5673">
        <w:t xml:space="preserve"> We also cannot exclude the possibility that the </w:t>
      </w:r>
      <w:r w:rsidR="004F5673" w:rsidRPr="00591920">
        <w:t>Xq13.3 duplication</w:t>
      </w:r>
      <w:r w:rsidR="004F5673">
        <w:t xml:space="preserve"> identified in this patient might work synergistically with the </w:t>
      </w:r>
      <w:r w:rsidR="004F5673" w:rsidRPr="00C47750">
        <w:rPr>
          <w:i/>
        </w:rPr>
        <w:t>NR2F1</w:t>
      </w:r>
      <w:r w:rsidR="004F5673">
        <w:t xml:space="preserve"> variant and contribute to the more severe phenotype observed in this patient.</w:t>
      </w:r>
    </w:p>
    <w:p w14:paraId="5FCACB20" w14:textId="190B7DD2" w:rsidR="00E11D3B" w:rsidRDefault="00560E38" w:rsidP="00E11D3B">
      <w:pPr>
        <w:spacing w:line="480" w:lineRule="auto"/>
        <w:jc w:val="both"/>
      </w:pPr>
      <w:r>
        <w:t>I</w:t>
      </w:r>
      <w:r w:rsidR="00E17C3A">
        <w:t>n summary</w:t>
      </w:r>
      <w:r>
        <w:t>, t</w:t>
      </w:r>
      <w:r w:rsidR="00E11D3B">
        <w:t xml:space="preserve">his case report further supports the pivotal role of </w:t>
      </w:r>
      <w:r w:rsidR="00E11D3B" w:rsidRPr="004765A4">
        <w:rPr>
          <w:i/>
        </w:rPr>
        <w:t>NR2F1</w:t>
      </w:r>
      <w:r w:rsidR="00E11D3B">
        <w:t xml:space="preserve"> gene in neurodevelopment and raises the possibilty of a more severe phenotype (including coloboma</w:t>
      </w:r>
      <w:r w:rsidR="003F7722">
        <w:t xml:space="preserve">s and septo-optic dysplasia as </w:t>
      </w:r>
      <w:r w:rsidR="00E11D3B">
        <w:t>additional feature</w:t>
      </w:r>
      <w:r w:rsidR="003F7722">
        <w:t>s</w:t>
      </w:r>
      <w:r w:rsidR="00E11D3B">
        <w:t>) being associated with start codon variants</w:t>
      </w:r>
      <w:r w:rsidR="00344D24">
        <w:t xml:space="preserve"> within this gene</w:t>
      </w:r>
      <w:r w:rsidR="00E11D3B">
        <w:t>.</w:t>
      </w:r>
    </w:p>
    <w:p w14:paraId="3FEBC0A3" w14:textId="77777777" w:rsidR="006D6F23" w:rsidRDefault="006D6F23" w:rsidP="00723C51">
      <w:pPr>
        <w:spacing w:line="480" w:lineRule="auto"/>
        <w:rPr>
          <w:rFonts w:asciiTheme="minorHAnsi" w:hAnsiTheme="minorHAnsi"/>
        </w:rPr>
      </w:pPr>
    </w:p>
    <w:p w14:paraId="524A1524" w14:textId="77777777" w:rsidR="0078763D" w:rsidRPr="00396703" w:rsidRDefault="0078763D" w:rsidP="00723C51">
      <w:pPr>
        <w:spacing w:line="480" w:lineRule="auto"/>
        <w:rPr>
          <w:rFonts w:asciiTheme="minorHAnsi" w:hAnsiTheme="minorHAnsi"/>
          <w:b/>
        </w:rPr>
      </w:pPr>
      <w:r w:rsidRPr="00396703">
        <w:rPr>
          <w:rFonts w:asciiTheme="minorHAnsi" w:hAnsiTheme="minorHAnsi"/>
          <w:b/>
        </w:rPr>
        <w:t>Acknowledgments</w:t>
      </w:r>
    </w:p>
    <w:p w14:paraId="4CC3DE03" w14:textId="234366F2" w:rsidR="00343EB8" w:rsidRPr="00344D24" w:rsidRDefault="00343EB8" w:rsidP="00FC40A6">
      <w:pPr>
        <w:spacing w:line="480" w:lineRule="auto"/>
        <w:rPr>
          <w:rFonts w:eastAsia="Calibri"/>
          <w:noProof w:val="0"/>
          <w:szCs w:val="21"/>
        </w:rPr>
      </w:pPr>
      <w:r w:rsidRPr="005A6423">
        <w:t xml:space="preserve">We would like to thank the </w:t>
      </w:r>
      <w:r w:rsidR="00FC40A6">
        <w:rPr>
          <w:rFonts w:asciiTheme="minorHAnsi" w:hAnsiTheme="minorHAnsi"/>
        </w:rPr>
        <w:t xml:space="preserve">family for their involvement </w:t>
      </w:r>
      <w:r w:rsidRPr="004D0DED">
        <w:t>and also the DDD Study team for their contribution</w:t>
      </w:r>
      <w:r w:rsidRPr="005A6423">
        <w:rPr>
          <w:rFonts w:eastAsia="Calibri"/>
          <w:noProof w:val="0"/>
          <w:szCs w:val="21"/>
        </w:rPr>
        <w:t>. The DDD study presents independent research commissioned by the Health Innovation Challenge Fund [grant number HICF-1009-003</w:t>
      </w:r>
      <w:r w:rsidR="00344D24">
        <w:rPr>
          <w:rFonts w:eastAsia="Calibri"/>
          <w:noProof w:val="0"/>
          <w:szCs w:val="21"/>
        </w:rPr>
        <w:t xml:space="preserve">. </w:t>
      </w:r>
      <w:r w:rsidRPr="004D0DED">
        <w:t>This study makes use of DECIPHER (</w:t>
      </w:r>
      <w:hyperlink r:id="rId10" w:history="1">
        <w:r w:rsidRPr="004D0DED">
          <w:rPr>
            <w:rStyle w:val="Hyperlink"/>
          </w:rPr>
          <w:t>http://decipher.sanger.ac.uk</w:t>
        </w:r>
      </w:hyperlink>
      <w:r w:rsidRPr="004D0DED">
        <w:t xml:space="preserve">), which is funded by the Wellcome Trust. See Nature PMID: </w:t>
      </w:r>
      <w:hyperlink r:id="rId11" w:history="1">
        <w:r w:rsidRPr="004D0DED">
          <w:rPr>
            <w:rStyle w:val="Hyperlink"/>
          </w:rPr>
          <w:t>25533962</w:t>
        </w:r>
      </w:hyperlink>
      <w:r w:rsidRPr="004D0DED">
        <w:t xml:space="preserve"> or </w:t>
      </w:r>
      <w:hyperlink r:id="rId12" w:history="1">
        <w:r w:rsidRPr="004D0DED">
          <w:rPr>
            <w:rStyle w:val="Hyperlink"/>
          </w:rPr>
          <w:t>www.ddduk.org/access.html</w:t>
        </w:r>
      </w:hyperlink>
      <w:r w:rsidRPr="004D0DED">
        <w:t xml:space="preserve"> for full acknowledgement. </w:t>
      </w:r>
    </w:p>
    <w:p w14:paraId="139885DB" w14:textId="77777777" w:rsidR="00C62EF7" w:rsidRPr="00396703" w:rsidRDefault="00C62EF7" w:rsidP="00723C51">
      <w:pPr>
        <w:spacing w:line="480" w:lineRule="auto"/>
        <w:rPr>
          <w:rFonts w:asciiTheme="minorHAnsi" w:hAnsiTheme="minorHAnsi"/>
          <w:b/>
        </w:rPr>
      </w:pPr>
    </w:p>
    <w:p w14:paraId="5D53E877" w14:textId="77777777" w:rsidR="0078763D" w:rsidRPr="00396703" w:rsidRDefault="0078763D" w:rsidP="00723C51">
      <w:pPr>
        <w:spacing w:line="480" w:lineRule="auto"/>
        <w:rPr>
          <w:rFonts w:asciiTheme="minorHAnsi" w:hAnsiTheme="minorHAnsi"/>
          <w:b/>
        </w:rPr>
      </w:pPr>
      <w:r w:rsidRPr="00396703">
        <w:rPr>
          <w:rFonts w:asciiTheme="minorHAnsi" w:hAnsiTheme="minorHAnsi"/>
          <w:b/>
        </w:rPr>
        <w:t>Conflict of Interest</w:t>
      </w:r>
    </w:p>
    <w:p w14:paraId="770A0920" w14:textId="77777777" w:rsidR="00776D1A" w:rsidRPr="00396703" w:rsidRDefault="007914AC" w:rsidP="00723C5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t>No</w:t>
      </w:r>
      <w:r w:rsidR="00776D1A" w:rsidRPr="00396703">
        <w:rPr>
          <w:rFonts w:asciiTheme="minorHAnsi" w:hAnsiTheme="minorHAnsi"/>
        </w:rPr>
        <w:t xml:space="preserve"> conflicts of interest </w:t>
      </w:r>
      <w:r w:rsidR="00E74574" w:rsidRPr="00396703">
        <w:rPr>
          <w:rFonts w:asciiTheme="minorHAnsi" w:hAnsiTheme="minorHAnsi"/>
        </w:rPr>
        <w:t>declared</w:t>
      </w:r>
      <w:r w:rsidR="00776D1A" w:rsidRPr="00396703">
        <w:rPr>
          <w:rFonts w:asciiTheme="minorHAnsi" w:hAnsiTheme="minorHAnsi"/>
        </w:rPr>
        <w:t>.</w:t>
      </w:r>
    </w:p>
    <w:p w14:paraId="570D000B" w14:textId="77777777" w:rsidR="00776D1A" w:rsidRPr="00396703" w:rsidRDefault="00776D1A" w:rsidP="00723C51">
      <w:pPr>
        <w:spacing w:line="480" w:lineRule="auto"/>
        <w:rPr>
          <w:rFonts w:asciiTheme="minorHAnsi" w:hAnsiTheme="minorHAnsi"/>
        </w:rPr>
      </w:pPr>
    </w:p>
    <w:p w14:paraId="28C783BC" w14:textId="77777777" w:rsidR="0050239B" w:rsidRPr="00396703" w:rsidRDefault="0050239B" w:rsidP="00723C51">
      <w:pPr>
        <w:spacing w:line="480" w:lineRule="auto"/>
        <w:rPr>
          <w:rFonts w:asciiTheme="minorHAnsi" w:hAnsiTheme="minorHAnsi"/>
          <w:b/>
        </w:rPr>
      </w:pPr>
      <w:r w:rsidRPr="00396703">
        <w:rPr>
          <w:rFonts w:asciiTheme="minorHAnsi" w:hAnsiTheme="minorHAnsi"/>
          <w:b/>
        </w:rPr>
        <w:t xml:space="preserve">Ethical </w:t>
      </w:r>
      <w:r w:rsidR="00723C51" w:rsidRPr="00396703">
        <w:rPr>
          <w:rFonts w:asciiTheme="minorHAnsi" w:hAnsiTheme="minorHAnsi"/>
          <w:b/>
        </w:rPr>
        <w:t>Review</w:t>
      </w:r>
    </w:p>
    <w:p w14:paraId="09157FB1" w14:textId="77777777" w:rsidR="0078763D" w:rsidRPr="00396703" w:rsidRDefault="00776D1A" w:rsidP="00723C51">
      <w:pPr>
        <w:spacing w:line="480" w:lineRule="auto"/>
        <w:rPr>
          <w:rFonts w:asciiTheme="minorHAnsi" w:hAnsiTheme="minorHAnsi"/>
          <w:shd w:val="clear" w:color="auto" w:fill="FFFFFF"/>
        </w:rPr>
      </w:pPr>
      <w:r w:rsidRPr="00396703">
        <w:rPr>
          <w:rFonts w:asciiTheme="minorHAnsi" w:hAnsiTheme="minorHAnsi"/>
          <w:shd w:val="clear" w:color="auto" w:fill="FFFFFF"/>
        </w:rPr>
        <w:t>Consent was gained for publication</w:t>
      </w:r>
      <w:r w:rsidR="00715EFD" w:rsidRPr="00396703">
        <w:rPr>
          <w:rFonts w:asciiTheme="minorHAnsi" w:hAnsiTheme="minorHAnsi"/>
          <w:shd w:val="clear" w:color="auto" w:fill="FFFFFF"/>
        </w:rPr>
        <w:t xml:space="preserve"> and photographs</w:t>
      </w:r>
      <w:r w:rsidR="002F5C8A" w:rsidRPr="00396703">
        <w:rPr>
          <w:rFonts w:asciiTheme="minorHAnsi" w:hAnsiTheme="minorHAnsi"/>
          <w:shd w:val="clear" w:color="auto" w:fill="FFFFFF"/>
        </w:rPr>
        <w:t>. The report confo</w:t>
      </w:r>
      <w:r w:rsidRPr="00396703">
        <w:rPr>
          <w:rFonts w:asciiTheme="minorHAnsi" w:hAnsiTheme="minorHAnsi"/>
          <w:shd w:val="clear" w:color="auto" w:fill="FFFFFF"/>
        </w:rPr>
        <w:t xml:space="preserve">rms to the recognised standards of the Declaration of Helsinki. </w:t>
      </w:r>
    </w:p>
    <w:p w14:paraId="11290344" w14:textId="77777777" w:rsidR="00724585" w:rsidRPr="009A7337" w:rsidRDefault="00724585" w:rsidP="00AE59DA">
      <w:pPr>
        <w:spacing w:line="480" w:lineRule="auto"/>
        <w:rPr>
          <w:b/>
        </w:rPr>
      </w:pPr>
    </w:p>
    <w:p w14:paraId="5D314EB3" w14:textId="77777777" w:rsidR="009A7337" w:rsidRDefault="009A7337">
      <w:pPr>
        <w:rPr>
          <w:b/>
        </w:rPr>
      </w:pPr>
      <w:r>
        <w:rPr>
          <w:b/>
        </w:rPr>
        <w:br w:type="page"/>
      </w:r>
    </w:p>
    <w:p w14:paraId="6D6F09F0" w14:textId="5FF1E028" w:rsidR="008C33AE" w:rsidRPr="008B57EF" w:rsidRDefault="008C33AE" w:rsidP="00AE59DA">
      <w:pPr>
        <w:spacing w:line="480" w:lineRule="auto"/>
      </w:pPr>
      <w:r w:rsidRPr="008B57EF">
        <w:rPr>
          <w:b/>
        </w:rPr>
        <w:lastRenderedPageBreak/>
        <w:t>References</w:t>
      </w:r>
    </w:p>
    <w:p w14:paraId="5123CDBB" w14:textId="77777777" w:rsidR="008D423D" w:rsidRPr="008D423D" w:rsidRDefault="0050239B" w:rsidP="008D423D">
      <w:pPr>
        <w:pStyle w:val="EndNoteBibliography"/>
        <w:ind w:left="720" w:hanging="720"/>
        <w:rPr>
          <w:noProof/>
        </w:rPr>
      </w:pPr>
      <w:r w:rsidRPr="00396703">
        <w:rPr>
          <w:rFonts w:asciiTheme="minorHAnsi" w:hAnsiTheme="minorHAnsi"/>
        </w:rPr>
        <w:fldChar w:fldCharType="begin"/>
      </w:r>
      <w:r w:rsidRPr="00396703">
        <w:rPr>
          <w:rFonts w:asciiTheme="minorHAnsi" w:hAnsiTheme="minorHAnsi"/>
        </w:rPr>
        <w:instrText xml:space="preserve"> ADDIN EN.REFLIST </w:instrText>
      </w:r>
      <w:r w:rsidRPr="00396703">
        <w:rPr>
          <w:rFonts w:asciiTheme="minorHAnsi" w:hAnsiTheme="minorHAnsi"/>
        </w:rPr>
        <w:fldChar w:fldCharType="separate"/>
      </w:r>
      <w:r w:rsidR="008D423D" w:rsidRPr="008D423D">
        <w:rPr>
          <w:noProof/>
        </w:rPr>
        <w:t xml:space="preserve">Al-Kateb, H., Shimony, J. S., Vineyard, M., Manwaring, L., Kulkarni, S., &amp; Shinawi, M. (2013). NR2F1 haploinsufficiency is associated with optic atrophy, dysmorphism and global developmental delay. </w:t>
      </w:r>
      <w:r w:rsidR="008D423D" w:rsidRPr="008D423D">
        <w:rPr>
          <w:i/>
          <w:noProof/>
        </w:rPr>
        <w:t>Am J Med Genet A, 161A</w:t>
      </w:r>
      <w:r w:rsidR="008D423D" w:rsidRPr="008D423D">
        <w:rPr>
          <w:noProof/>
        </w:rPr>
        <w:t>(2), 377-381. doi:10.1002/ajmg.a.35650</w:t>
      </w:r>
    </w:p>
    <w:p w14:paraId="24162D20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Alfano, C., Magrinelli, E., Harb, K., Hevner, R. F., &amp; Studer, M. (2014). Postmitotic control of sensory area specification during neocortical development. </w:t>
      </w:r>
      <w:r w:rsidRPr="008D423D">
        <w:rPr>
          <w:i/>
          <w:noProof/>
        </w:rPr>
        <w:t>Nat Commun, 5</w:t>
      </w:r>
      <w:r w:rsidRPr="008D423D">
        <w:rPr>
          <w:noProof/>
        </w:rPr>
        <w:t>, 5632. doi:10.1038/ncomms6632</w:t>
      </w:r>
    </w:p>
    <w:p w14:paraId="03D3C4D9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Alfano, C., Viola, L., Heng, J. I., Pirozzi, M., Clarkson, M., Flore, G., . . . Studer, M. (2011). COUP-TFI promotes radial migration and proper morphology of callosal projection neurons by repressing Rnd2 expression. </w:t>
      </w:r>
      <w:r w:rsidRPr="008D423D">
        <w:rPr>
          <w:i/>
          <w:noProof/>
        </w:rPr>
        <w:t>Development, 138</w:t>
      </w:r>
      <w:r w:rsidRPr="008D423D">
        <w:rPr>
          <w:noProof/>
        </w:rPr>
        <w:t>(21), 4685-4697. doi:10.1242/dev.068031</w:t>
      </w:r>
    </w:p>
    <w:p w14:paraId="506FF916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Armentano, M., Chou, S. J., Tomassy, G. S., Leingartner, A., O'Leary, D. D., &amp; Studer, M. (2007). COUP-TFI regulates the balance of cortical patterning between frontal/motor and sensory areas. </w:t>
      </w:r>
      <w:r w:rsidRPr="008D423D">
        <w:rPr>
          <w:i/>
          <w:noProof/>
        </w:rPr>
        <w:t>Nat Neurosci, 10</w:t>
      </w:r>
      <w:r w:rsidRPr="008D423D">
        <w:rPr>
          <w:noProof/>
        </w:rPr>
        <w:t>(10), 1277-1286. doi:10.1038/nn1958</w:t>
      </w:r>
    </w:p>
    <w:p w14:paraId="27AA0587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Armentano, M., Filosa, A., Andolfi, G., &amp; Studer, M. (2006). COUP-TFI is required for the formation of commissural projections in the forebrain by regulating axonal growth. </w:t>
      </w:r>
      <w:r w:rsidRPr="008D423D">
        <w:rPr>
          <w:i/>
          <w:noProof/>
        </w:rPr>
        <w:t>Development, 133</w:t>
      </w:r>
      <w:r w:rsidRPr="008D423D">
        <w:rPr>
          <w:noProof/>
        </w:rPr>
        <w:t>(21), 4151-4162. doi:10.1242/dev.02600</w:t>
      </w:r>
    </w:p>
    <w:p w14:paraId="43BF919E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Azuma, N., Yamaguchi, Y., Handa, H., Tadokoro, K., Asaka, A., Kawase, E., &amp; Yamada, M. (2003). Mutations of the PAX6 gene detected in patients with a variety of optic-nerve malformations. </w:t>
      </w:r>
      <w:r w:rsidRPr="008D423D">
        <w:rPr>
          <w:i/>
          <w:noProof/>
        </w:rPr>
        <w:t>Am J Hum Genet, 72</w:t>
      </w:r>
      <w:r w:rsidRPr="008D423D">
        <w:rPr>
          <w:noProof/>
        </w:rPr>
        <w:t>(6), 1565-1570. doi:10.1086/375555</w:t>
      </w:r>
    </w:p>
    <w:p w14:paraId="11F9FA4C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Bertacchi, M., Gruart, A., Kaimakis, P., Allet, C., Serra, L., Giacobini, P., . . . Studer, M. (2019). Mouse Nr2f1 haploinsufficiency unveils new pathological mechanisms of a human optic atrophy syndrome. </w:t>
      </w:r>
      <w:r w:rsidRPr="008D423D">
        <w:rPr>
          <w:i/>
          <w:noProof/>
        </w:rPr>
        <w:t>EMBO Mol Med, 11</w:t>
      </w:r>
      <w:r w:rsidRPr="008D423D">
        <w:rPr>
          <w:noProof/>
        </w:rPr>
        <w:t>(8), e10291. doi:10.15252/emmm.201910291</w:t>
      </w:r>
    </w:p>
    <w:p w14:paraId="378C02AE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Bosch, D. G., Boonstra, F. N., Gonzaga-Jauregui, C., Xu, M., de Ligt, J., Jhangiani, S., . . . Schaaf, C. P. (2014). NR2F1 mutations cause optic atrophy with intellectual disability. </w:t>
      </w:r>
      <w:r w:rsidRPr="008D423D">
        <w:rPr>
          <w:i/>
          <w:noProof/>
        </w:rPr>
        <w:t>Am J Hum Genet, 94</w:t>
      </w:r>
      <w:r w:rsidRPr="008D423D">
        <w:rPr>
          <w:noProof/>
        </w:rPr>
        <w:t>(2), 303-309. doi:10.1016/j.ajhg.2014.01.002</w:t>
      </w:r>
    </w:p>
    <w:p w14:paraId="33833DAF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Brown, K. K., Alkuraya, F. S., Matos, M., Robertson, R. L., Kimonis, V. E., &amp; Morton, C. C. (2009). NR2F1 deletion in a patient with a de novo paracentric inversion, inv(5)(q15q33.2), and syndromic deafness. </w:t>
      </w:r>
      <w:r w:rsidRPr="008D423D">
        <w:rPr>
          <w:i/>
          <w:noProof/>
        </w:rPr>
        <w:t>Am J Med Genet A, 149A</w:t>
      </w:r>
      <w:r w:rsidRPr="008D423D">
        <w:rPr>
          <w:noProof/>
        </w:rPr>
        <w:t>(5), 931-938. doi:10.1002/ajmg.a.32764</w:t>
      </w:r>
    </w:p>
    <w:p w14:paraId="18BC5A18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Camper, S. A., Daly, A. Z., Stallings, C. E., &amp; Ellsworth, B. S. (2017). Hypothalamic beta-Catenin Is Essential for FGF8-Mediated Anterior Pituitary Growth: Links to Human Disease. </w:t>
      </w:r>
      <w:r w:rsidRPr="008D423D">
        <w:rPr>
          <w:i/>
          <w:noProof/>
        </w:rPr>
        <w:t>Endocrinology, 158</w:t>
      </w:r>
      <w:r w:rsidRPr="008D423D">
        <w:rPr>
          <w:noProof/>
        </w:rPr>
        <w:t>(10), 3322-3324. doi:10.1210/en.2017-00736</w:t>
      </w:r>
    </w:p>
    <w:p w14:paraId="42F4D317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Cardoso, C., Boys, A., Parrini, E., Mignon-Ravix, C., McMahon, J. M., Khantane, S., . . . Guerrini, R. (2009). Periventricular heterotopia, mental retardation, and epilepsy associated with 5q14.3-q15 deletion. </w:t>
      </w:r>
      <w:r w:rsidRPr="008D423D">
        <w:rPr>
          <w:i/>
          <w:noProof/>
        </w:rPr>
        <w:t>Neurology, 72</w:t>
      </w:r>
      <w:r w:rsidRPr="008D423D">
        <w:rPr>
          <w:noProof/>
        </w:rPr>
        <w:t>(9), 784-792. doi:10.1212/01.wnl.0000336339.08878.2d</w:t>
      </w:r>
    </w:p>
    <w:p w14:paraId="01CD3AA1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Chen, C. A., Bosch, D. G., Cho, M. T., Rosenfeld, J. A., Shinawi, M., Lewis, R. A., . . . Schaaf, C. (2016). The expanding clinical phenotype of Bosch-Boonstra-Schaaf optic atrophy syndrome: 20 new cases and possible genotype-phenotype correlations. </w:t>
      </w:r>
      <w:r w:rsidRPr="008D423D">
        <w:rPr>
          <w:i/>
          <w:noProof/>
        </w:rPr>
        <w:t>Genet Med, 18</w:t>
      </w:r>
      <w:r w:rsidRPr="008D423D">
        <w:rPr>
          <w:noProof/>
        </w:rPr>
        <w:t>(11), 1143-1150. doi:10.1038/gim.2016.18</w:t>
      </w:r>
    </w:p>
    <w:p w14:paraId="33D21844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Davis, S. W., &amp; Camper, S. A. (2007). Noggin regulates Bmp4 activity during pituitary induction. </w:t>
      </w:r>
      <w:r w:rsidRPr="008D423D">
        <w:rPr>
          <w:i/>
          <w:noProof/>
        </w:rPr>
        <w:t>Dev Biol, 305</w:t>
      </w:r>
      <w:r w:rsidRPr="008D423D">
        <w:rPr>
          <w:noProof/>
        </w:rPr>
        <w:t>(1), 145-160. doi:10.1016/j.ydbio.2007.02.001</w:t>
      </w:r>
    </w:p>
    <w:p w14:paraId="593E7577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lastRenderedPageBreak/>
        <w:t xml:space="preserve">Dimassi, S., Labalme, A., Ville, D., Calender, A., Mignot, C., Boutry-Kryza, N., . . . Lesca, G. (2016). Whole-exome sequencing improves the diagnosis yield in sporadic infantile spasm syndrome. </w:t>
      </w:r>
      <w:r w:rsidRPr="008D423D">
        <w:rPr>
          <w:i/>
          <w:noProof/>
        </w:rPr>
        <w:t>Clin Genet, 89</w:t>
      </w:r>
      <w:r w:rsidRPr="008D423D">
        <w:rPr>
          <w:noProof/>
        </w:rPr>
        <w:t>(2), 198-204. doi:10.1111/cge.12636</w:t>
      </w:r>
    </w:p>
    <w:p w14:paraId="117D2C3C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Faedo, A., Tomassy, G. S., Ruan, Y., Teichmann, H., Krauss, S., Pleasure, S. J., . . . Rubenstein, J. L. (2008). COUP-TFI coordinates cortical patterning, neurogenesis, and laminar fate and modulates MAPK/ERK, AKT, and beta-catenin signaling. </w:t>
      </w:r>
      <w:r w:rsidRPr="008D423D">
        <w:rPr>
          <w:i/>
          <w:noProof/>
        </w:rPr>
        <w:t>Cereb Cortex, 18</w:t>
      </w:r>
      <w:r w:rsidRPr="008D423D">
        <w:rPr>
          <w:noProof/>
        </w:rPr>
        <w:t>(9), 2117-2131. doi:10.1093/cercor/bhm238</w:t>
      </w:r>
    </w:p>
    <w:p w14:paraId="7AE6BFC8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Feng, J. Q., Chen, D., Cooney, A. J., Tsai, M. J., Harris, M. A., Tsai, S. Y., . . . Harris, S. E. (1995). The mouse bone morphogenetic protein-4 gene. Analysis of promoter utilization in fetal rat calvarial osteoblasts and regulation by COUP-TFI orphan receptor. </w:t>
      </w:r>
      <w:r w:rsidRPr="008D423D">
        <w:rPr>
          <w:i/>
          <w:noProof/>
        </w:rPr>
        <w:t>J Biol Chem, 270</w:t>
      </w:r>
      <w:r w:rsidRPr="008D423D">
        <w:rPr>
          <w:noProof/>
        </w:rPr>
        <w:t>(47), 28364-28373. doi:10.1074/jbc.270.47.28364</w:t>
      </w:r>
    </w:p>
    <w:p w14:paraId="6D360B72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Hino-Fukuyo, N., Kikuchi, A., Yokoyama, H., Iinuma, K., Hirose, M., Haginoya, K., . . . Kure, S. (2017). Long-term outcome of a 26-year-old woman with West syndrome and an nuclear receptor subfamily 2 group F member 1 gene (NR2F1) mutation. </w:t>
      </w:r>
      <w:r w:rsidRPr="008D423D">
        <w:rPr>
          <w:i/>
          <w:noProof/>
        </w:rPr>
        <w:t>Seizure, 50</w:t>
      </w:r>
      <w:r w:rsidRPr="008D423D">
        <w:rPr>
          <w:noProof/>
        </w:rPr>
        <w:t>, 144-146. doi:10.1016/j.seizure.2017.06.018</w:t>
      </w:r>
    </w:p>
    <w:p w14:paraId="47D0A2F1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Kaiwar, C., Zimmermann, M. T., Ferber, M. J., Niu, Z., Urrutia, R. A., Klee, E. W., &amp; Babovic-Vuksanovic, D. (2017). Novel NR2F1 variants likely disrupt DNA binding: molecular modeling in two cases, review of published cases, genotype-phenotype correlation, and phenotypic expansion of the Bosch-Boonstra-Schaaf optic atrophy syndrome. </w:t>
      </w:r>
      <w:r w:rsidRPr="008D423D">
        <w:rPr>
          <w:i/>
          <w:noProof/>
        </w:rPr>
        <w:t>Cold Spring Harb Mol Case Stud, 3</w:t>
      </w:r>
      <w:r w:rsidRPr="008D423D">
        <w:rPr>
          <w:noProof/>
        </w:rPr>
        <w:t>(6). doi:10.1101/mcs.a002162</w:t>
      </w:r>
    </w:p>
    <w:p w14:paraId="17C8232F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Martin-Hernandez, E., Rodriguez-Garcia, M. E., Chen, C. A., Cotrina-Vinagre, F. J., Carnicero-Rodriguez, P., Bellusci, M., . . . Martinez-Azorin, F. (2018). Mitochondrial involvement in a Bosch-Boonstra-Schaaf optic atrophy syndrome patient with a novel de novo NR2F1 gene mutation. </w:t>
      </w:r>
      <w:r w:rsidRPr="008D423D">
        <w:rPr>
          <w:i/>
          <w:noProof/>
        </w:rPr>
        <w:t>J Hum Genet, 63</w:t>
      </w:r>
      <w:r w:rsidRPr="008D423D">
        <w:rPr>
          <w:noProof/>
        </w:rPr>
        <w:t>(4), 525-528. doi:10.1038/s10038-017-0398-3</w:t>
      </w:r>
    </w:p>
    <w:p w14:paraId="6B17ACE9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Osmundsen, A. M., Keisler, J. L., Taketo, M. M., &amp; Davis, S. W. (2017). Canonical WNT Signaling Regulates the Pituitary Organizer and Pituitary Gland Formation. </w:t>
      </w:r>
      <w:r w:rsidRPr="008D423D">
        <w:rPr>
          <w:i/>
          <w:noProof/>
        </w:rPr>
        <w:t>Endocrinology, 158</w:t>
      </w:r>
      <w:r w:rsidRPr="008D423D">
        <w:rPr>
          <w:noProof/>
        </w:rPr>
        <w:t>(10), 3339-3353. doi:10.1210/en.2017-00581</w:t>
      </w:r>
    </w:p>
    <w:p w14:paraId="2B2A4F9C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Qiu, Y., Pereira, F. A., DeMayo, F. J., Lydon, J. P., Tsai, S. Y., &amp; Tsai, M. J. (1997). Null mutation of mCOUP-TFI results in defects in morphogenesis of the glossopharyngeal ganglion, axonal projection, and arborization. </w:t>
      </w:r>
      <w:r w:rsidRPr="008D423D">
        <w:rPr>
          <w:i/>
          <w:noProof/>
        </w:rPr>
        <w:t>Genes Dev, 11</w:t>
      </w:r>
      <w:r w:rsidRPr="008D423D">
        <w:rPr>
          <w:noProof/>
        </w:rPr>
        <w:t xml:space="preserve">(15), 1925-1937. </w:t>
      </w:r>
    </w:p>
    <w:p w14:paraId="155A067F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Rech, M. E., McCarthy, J. M., Chen, C. A., Edmond, J. C., Shah, V. S., Bosch, D. G. M., . . . Schaaf, C. P. (2020). Phenotypic expansion of Bosch-Boonstra-Schaaf optic atrophy syndrome and further evidence for genotype-phenotype correlations. </w:t>
      </w:r>
      <w:r w:rsidRPr="008D423D">
        <w:rPr>
          <w:i/>
          <w:noProof/>
        </w:rPr>
        <w:t>Am J Med Genet A, 182</w:t>
      </w:r>
      <w:r w:rsidRPr="008D423D">
        <w:rPr>
          <w:noProof/>
        </w:rPr>
        <w:t>(6), 1426-1437. doi:10.1002/ajmg.a.61580</w:t>
      </w:r>
    </w:p>
    <w:p w14:paraId="415B84F8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Satoh, S., Tang, K., Iida, A., Inoue, M., Kodama, T., Tsai, S. Y., . . . Watanabe, S. (2009). The spatial patterning of mouse cone opsin expression is regulated by bone morphogenetic protein signaling through downstream effector COUP-TF nuclear receptors. </w:t>
      </w:r>
      <w:r w:rsidRPr="008D423D">
        <w:rPr>
          <w:i/>
          <w:noProof/>
        </w:rPr>
        <w:t>J Neurosci, 29</w:t>
      </w:r>
      <w:r w:rsidRPr="008D423D">
        <w:rPr>
          <w:noProof/>
        </w:rPr>
        <w:t>(40), 12401-12411. doi:10.1523/JNEUROSCI.0951-09.2009</w:t>
      </w:r>
    </w:p>
    <w:p w14:paraId="46363C55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Study, D. D. D. (2015). Large-scale discovery of novel genetic causes of developmental disorders. </w:t>
      </w:r>
      <w:r w:rsidRPr="008D423D">
        <w:rPr>
          <w:i/>
          <w:noProof/>
        </w:rPr>
        <w:t>Nature, 519</w:t>
      </w:r>
      <w:r w:rsidRPr="008D423D">
        <w:rPr>
          <w:noProof/>
        </w:rPr>
        <w:t>(7542), 223-228. doi:10.1038/nature14135</w:t>
      </w:r>
    </w:p>
    <w:p w14:paraId="69B5DE07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lastRenderedPageBreak/>
        <w:t xml:space="preserve">Tang, K., Xie, X., Park, J. I., Jamrich, M., Tsai, S., &amp; Tsai, M. J. (2010). COUP-TFs regulate eye development by controlling factors essential for optic vesicle morphogenesis. </w:t>
      </w:r>
      <w:r w:rsidRPr="008D423D">
        <w:rPr>
          <w:i/>
          <w:noProof/>
        </w:rPr>
        <w:t>Development, 137</w:t>
      </w:r>
      <w:r w:rsidRPr="008D423D">
        <w:rPr>
          <w:noProof/>
        </w:rPr>
        <w:t>(5), 725-734. doi:10.1242/dev.040568</w:t>
      </w:r>
    </w:p>
    <w:p w14:paraId="64A29C3A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Treier, M., Gleiberman, A. S., O'Connell, S. M., Szeto, D. P., McMahon, J. A., McMahon, A. P., &amp; Rosenfeld, M. G. (1998). Multistep signaling requirements for pituitary organogenesis in vivo. </w:t>
      </w:r>
      <w:r w:rsidRPr="008D423D">
        <w:rPr>
          <w:i/>
          <w:noProof/>
        </w:rPr>
        <w:t>Genes Dev, 12</w:t>
      </w:r>
      <w:r w:rsidRPr="008D423D">
        <w:rPr>
          <w:noProof/>
        </w:rPr>
        <w:t>(11), 1691-1704. doi:10.1101/gad.12.11.1691</w:t>
      </w:r>
    </w:p>
    <w:p w14:paraId="5AD128FD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Tsai, M. J., &amp; O'Malley, B. W. (1994). Molecular mechanisms of action of steroid/thyroid receptor superfamily members. </w:t>
      </w:r>
      <w:r w:rsidRPr="008D423D">
        <w:rPr>
          <w:i/>
          <w:noProof/>
        </w:rPr>
        <w:t>Annu Rev Biochem, 63</w:t>
      </w:r>
      <w:r w:rsidRPr="008D423D">
        <w:rPr>
          <w:noProof/>
        </w:rPr>
        <w:t>, 451-486. doi:10.1146/annurev.bi.63.070194.002315</w:t>
      </w:r>
    </w:p>
    <w:p w14:paraId="3A4B0C70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Tsai, S. Y., &amp; Tsai, M. J. (1997). Chick ovalbumin upstream promoter-transcription factors (COUP-TFs): coming of age. </w:t>
      </w:r>
      <w:r w:rsidRPr="008D423D">
        <w:rPr>
          <w:i/>
          <w:noProof/>
        </w:rPr>
        <w:t>Endocr Rev, 18</w:t>
      </w:r>
      <w:r w:rsidRPr="008D423D">
        <w:rPr>
          <w:noProof/>
        </w:rPr>
        <w:t>(2), 229-240. doi:10.1210/edrv.18.2.0294</w:t>
      </w:r>
    </w:p>
    <w:p w14:paraId="5E864FF5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Yamaguchi, H., Zhou, C., Lin, S. C., Durand, B., Tsai, S. Y., &amp; Tsai, M. J. (2004). The nuclear orphan receptor COUP-TFI is important for differentiation of oligodendrocytes. </w:t>
      </w:r>
      <w:r w:rsidRPr="008D423D">
        <w:rPr>
          <w:i/>
          <w:noProof/>
        </w:rPr>
        <w:t>Dev Biol, 266</w:t>
      </w:r>
      <w:r w:rsidRPr="008D423D">
        <w:rPr>
          <w:noProof/>
        </w:rPr>
        <w:t xml:space="preserve">(2), 238-251. </w:t>
      </w:r>
    </w:p>
    <w:p w14:paraId="2A4F7062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Yokoi, T., Nishina, S., Fukami, M., Ogata, T., Hosono, K., Hotta, Y., &amp; Azuma, N. (2016). Genotype-phenotype correlation of PAX6 gene mutations in aniridia. </w:t>
      </w:r>
      <w:r w:rsidRPr="008D423D">
        <w:rPr>
          <w:i/>
          <w:noProof/>
        </w:rPr>
        <w:t>Hum Genome Var, 3</w:t>
      </w:r>
      <w:r w:rsidRPr="008D423D">
        <w:rPr>
          <w:noProof/>
        </w:rPr>
        <w:t>, 15052. doi:10.1038/hgv.2015.52</w:t>
      </w:r>
    </w:p>
    <w:p w14:paraId="7101AAFB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Zhou, C., Qiu, Y., Pereira, F. A., Crair, M. C., Tsai, S. Y., &amp; Tsai, M. J. (1999). The nuclear orphan receptor COUP-TFI is required for differentiation of subplate neurons and guidance of thalamocortical axons. </w:t>
      </w:r>
      <w:r w:rsidRPr="008D423D">
        <w:rPr>
          <w:i/>
          <w:noProof/>
        </w:rPr>
        <w:t>Neuron, 24</w:t>
      </w:r>
      <w:r w:rsidRPr="008D423D">
        <w:rPr>
          <w:noProof/>
        </w:rPr>
        <w:t xml:space="preserve">(4), 847-859. </w:t>
      </w:r>
    </w:p>
    <w:p w14:paraId="29E3925B" w14:textId="77777777" w:rsidR="008D423D" w:rsidRPr="008D423D" w:rsidRDefault="008D423D" w:rsidP="008D423D">
      <w:pPr>
        <w:pStyle w:val="EndNoteBibliography"/>
        <w:ind w:left="720" w:hanging="720"/>
        <w:rPr>
          <w:noProof/>
        </w:rPr>
      </w:pPr>
      <w:r w:rsidRPr="008D423D">
        <w:rPr>
          <w:noProof/>
        </w:rPr>
        <w:t xml:space="preserve">Zhou, C., Tsai, S. Y., &amp; Tsai, M. J. (2001). COUP-TFI: an intrinsic factor for early regionalization of the neocortex. </w:t>
      </w:r>
      <w:r w:rsidRPr="008D423D">
        <w:rPr>
          <w:i/>
          <w:noProof/>
        </w:rPr>
        <w:t>Genes Dev, 15</w:t>
      </w:r>
      <w:r w:rsidRPr="008D423D">
        <w:rPr>
          <w:noProof/>
        </w:rPr>
        <w:t>(16), 2054-2059. doi:10.1101/gad.913601</w:t>
      </w:r>
    </w:p>
    <w:p w14:paraId="0CC1389D" w14:textId="4B3E2378" w:rsidR="009A7337" w:rsidRDefault="0050239B" w:rsidP="00884311">
      <w:pPr>
        <w:spacing w:line="480" w:lineRule="auto"/>
        <w:rPr>
          <w:rFonts w:asciiTheme="minorHAnsi" w:hAnsiTheme="minorHAnsi"/>
        </w:rPr>
      </w:pPr>
      <w:r w:rsidRPr="00396703">
        <w:rPr>
          <w:rFonts w:asciiTheme="minorHAnsi" w:hAnsiTheme="minorHAnsi"/>
        </w:rPr>
        <w:fldChar w:fldCharType="end"/>
      </w:r>
    </w:p>
    <w:p w14:paraId="2656A786" w14:textId="35E8B657" w:rsidR="00131D17" w:rsidRDefault="00131D17" w:rsidP="00884311">
      <w:pPr>
        <w:spacing w:line="480" w:lineRule="auto"/>
        <w:rPr>
          <w:rFonts w:asciiTheme="minorHAnsi" w:hAnsiTheme="minorHAnsi"/>
        </w:rPr>
      </w:pPr>
      <w:r>
        <w:rPr>
          <w:rFonts w:asciiTheme="minorHAnsi" w:hAnsiTheme="minorHAnsi"/>
        </w:rPr>
        <w:t>Figure legends</w:t>
      </w:r>
    </w:p>
    <w:p w14:paraId="37082484" w14:textId="05E43F6B" w:rsidR="00F117C5" w:rsidRPr="00131D17" w:rsidRDefault="00F117C5" w:rsidP="00F117C5">
      <w:pPr>
        <w:spacing w:line="480" w:lineRule="auto"/>
      </w:pPr>
      <w:r>
        <w:rPr>
          <w:b/>
        </w:rPr>
        <w:t>Figure 1</w:t>
      </w:r>
      <w:r w:rsidRPr="00553286">
        <w:rPr>
          <w:b/>
        </w:rPr>
        <w:t xml:space="preserve">. </w:t>
      </w:r>
      <w:r w:rsidRPr="00553286">
        <w:t>MRI brain</w:t>
      </w:r>
      <w:r w:rsidR="00640B22">
        <w:t xml:space="preserve"> </w:t>
      </w:r>
      <w:r w:rsidRPr="00553286">
        <w:t xml:space="preserve">images of the patient. a,Chiari I malfomation showing that the cerebellar tonsils extend below the formaen magnum. </w:t>
      </w:r>
      <w:r>
        <w:t>b, absent septum pellucidum indicated by arrow, c, hypoplasia of the optic nerves, chiasm and optic tract.</w:t>
      </w:r>
    </w:p>
    <w:p w14:paraId="4E56D992" w14:textId="77777777" w:rsidR="00F117C5" w:rsidRDefault="00F117C5" w:rsidP="00131D17">
      <w:pPr>
        <w:spacing w:line="360" w:lineRule="auto"/>
        <w:rPr>
          <w:b/>
          <w:bCs/>
        </w:rPr>
      </w:pPr>
    </w:p>
    <w:p w14:paraId="567D23D2" w14:textId="6448AA83" w:rsidR="00131D17" w:rsidRDefault="00F117C5" w:rsidP="00131D17">
      <w:pPr>
        <w:spacing w:line="360" w:lineRule="auto"/>
      </w:pPr>
      <w:r>
        <w:rPr>
          <w:b/>
          <w:bCs/>
        </w:rPr>
        <w:t>Figure 2</w:t>
      </w:r>
      <w:r w:rsidR="00131D17">
        <w:rPr>
          <w:b/>
          <w:bCs/>
        </w:rPr>
        <w:t xml:space="preserve">. </w:t>
      </w:r>
      <w:r w:rsidR="00131D17">
        <w:t xml:space="preserve">Facial and limb phenotype of patient with </w:t>
      </w:r>
      <w:r w:rsidR="00131D17" w:rsidRPr="008B57EF">
        <w:rPr>
          <w:i/>
        </w:rPr>
        <w:t>NR2F1</w:t>
      </w:r>
      <w:r w:rsidR="00131D17">
        <w:t xml:space="preserve"> gene variant.</w:t>
      </w:r>
    </w:p>
    <w:p w14:paraId="79D6863C" w14:textId="77777777" w:rsidR="00131D17" w:rsidRDefault="00131D17" w:rsidP="00884311">
      <w:pPr>
        <w:spacing w:line="480" w:lineRule="auto"/>
      </w:pPr>
    </w:p>
    <w:p w14:paraId="77B64FF3" w14:textId="5CF35878" w:rsidR="00131D17" w:rsidRPr="00131D17" w:rsidRDefault="00131D17" w:rsidP="00F117C5">
      <w:pPr>
        <w:spacing w:line="480" w:lineRule="auto"/>
      </w:pPr>
    </w:p>
    <w:sectPr w:rsidR="00131D17" w:rsidRPr="00131D17" w:rsidSect="00C20F7C">
      <w:footerReference w:type="even" r:id="rId13"/>
      <w:footerReference w:type="default" r:id="rId14"/>
      <w:pgSz w:w="11906" w:h="16838"/>
      <w:pgMar w:top="1440" w:right="1416" w:bottom="1440" w:left="1800" w:header="708" w:footer="708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F59AA4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7788DF" w16cex:dateUtc="2021-06-18T20:0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F59AA4E" w16cid:durableId="247788D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36B15C5" w14:textId="77777777" w:rsidR="00432E2D" w:rsidRDefault="00432E2D">
      <w:r>
        <w:separator/>
      </w:r>
    </w:p>
  </w:endnote>
  <w:endnote w:type="continuationSeparator" w:id="0">
    <w:p w14:paraId="4949C8D2" w14:textId="77777777" w:rsidR="00432E2D" w:rsidRDefault="00432E2D">
      <w:r>
        <w:continuationSeparator/>
      </w:r>
    </w:p>
  </w:endnote>
  <w:endnote w:type="continuationNotice" w:id="1">
    <w:p w14:paraId="4838A951" w14:textId="77777777" w:rsidR="00432E2D" w:rsidRDefault="00432E2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21F552" w14:textId="77777777" w:rsidR="00C63B24" w:rsidRDefault="00C63B2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DCD5748" w14:textId="77777777" w:rsidR="00C63B24" w:rsidRDefault="00C63B24" w:rsidP="00C47750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noProof w:val="0"/>
      </w:rPr>
      <w:id w:val="-13050847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26149EA" w14:textId="35B76E9B" w:rsidR="00753E5F" w:rsidRDefault="00753E5F">
        <w:pPr>
          <w:pStyle w:val="Footer"/>
          <w:jc w:val="cen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C47750">
          <w:t>9</w:t>
        </w:r>
        <w:r>
          <w:fldChar w:fldCharType="end"/>
        </w:r>
      </w:p>
    </w:sdtContent>
  </w:sdt>
  <w:p w14:paraId="06B87D40" w14:textId="77777777" w:rsidR="00753E5F" w:rsidRDefault="00753E5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E9CABCF" w14:textId="77777777" w:rsidR="00432E2D" w:rsidRDefault="00432E2D">
      <w:r>
        <w:separator/>
      </w:r>
    </w:p>
  </w:footnote>
  <w:footnote w:type="continuationSeparator" w:id="0">
    <w:p w14:paraId="42E9D35E" w14:textId="77777777" w:rsidR="00432E2D" w:rsidRDefault="00432E2D">
      <w:r>
        <w:continuationSeparator/>
      </w:r>
    </w:p>
  </w:footnote>
  <w:footnote w:type="continuationNotice" w:id="1">
    <w:p w14:paraId="0C8DE5AB" w14:textId="77777777" w:rsidR="00432E2D" w:rsidRDefault="00432E2D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singleLevel"/>
    <w:tmpl w:val="000F0409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">
    <w:nsid w:val="00000002"/>
    <w:multiLevelType w:val="hybridMultilevel"/>
    <w:tmpl w:val="00000002"/>
    <w:lvl w:ilvl="0" w:tplc="00000065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03"/>
    <w:multiLevelType w:val="hybridMultilevel"/>
    <w:tmpl w:val="00000003"/>
    <w:lvl w:ilvl="0" w:tplc="000000C9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1B8E3B99"/>
    <w:multiLevelType w:val="hybridMultilevel"/>
    <w:tmpl w:val="28F487C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280B655E"/>
    <w:multiLevelType w:val="hybridMultilevel"/>
    <w:tmpl w:val="0A1C4A68"/>
    <w:lvl w:ilvl="0" w:tplc="08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51F68EC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>
    <w:nsid w:val="545207BC"/>
    <w:multiLevelType w:val="multilevel"/>
    <w:tmpl w:val="E50E07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58324103"/>
    <w:multiLevelType w:val="hybridMultilevel"/>
    <w:tmpl w:val="A6A0CA3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C6611CA"/>
    <w:multiLevelType w:val="hybridMultilevel"/>
    <w:tmpl w:val="19D08BE2"/>
    <w:lvl w:ilvl="0" w:tplc="85860834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C6B2CE6"/>
    <w:multiLevelType w:val="multilevel"/>
    <w:tmpl w:val="74741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69F64772"/>
    <w:multiLevelType w:val="multilevel"/>
    <w:tmpl w:val="43F6B8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5"/>
  </w:num>
  <w:num w:numId="2">
    <w:abstractNumId w:val="0"/>
  </w:num>
  <w:num w:numId="3">
    <w:abstractNumId w:val="3"/>
  </w:num>
  <w:num w:numId="4">
    <w:abstractNumId w:val="8"/>
  </w:num>
  <w:num w:numId="5">
    <w:abstractNumId w:val="4"/>
  </w:num>
  <w:num w:numId="6">
    <w:abstractNumId w:val="9"/>
  </w:num>
  <w:num w:numId="7">
    <w:abstractNumId w:val="6"/>
  </w:num>
  <w:num w:numId="8">
    <w:abstractNumId w:val="10"/>
  </w:num>
  <w:num w:numId="9">
    <w:abstractNumId w:val="1"/>
  </w:num>
  <w:num w:numId="10">
    <w:abstractNumId w:val="2"/>
  </w:num>
  <w:num w:numId="11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Diana Baralle">
    <w15:presenceInfo w15:providerId="AD" w15:userId="S::db7x07@soton.ac.uk::553bc172-9d72-4838-8ef7-3a95fefe07d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noPunctuationKerning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E59DA"/>
    <w:rsid w:val="00001EC0"/>
    <w:rsid w:val="00002B45"/>
    <w:rsid w:val="00004B7A"/>
    <w:rsid w:val="00007962"/>
    <w:rsid w:val="000101E0"/>
    <w:rsid w:val="00017ECE"/>
    <w:rsid w:val="00020BDC"/>
    <w:rsid w:val="000217EA"/>
    <w:rsid w:val="00026FEA"/>
    <w:rsid w:val="0003032C"/>
    <w:rsid w:val="00031E3C"/>
    <w:rsid w:val="00032C69"/>
    <w:rsid w:val="00033C51"/>
    <w:rsid w:val="00034B44"/>
    <w:rsid w:val="00035F27"/>
    <w:rsid w:val="00036502"/>
    <w:rsid w:val="00037236"/>
    <w:rsid w:val="000379C4"/>
    <w:rsid w:val="00043615"/>
    <w:rsid w:val="000458D8"/>
    <w:rsid w:val="000511BC"/>
    <w:rsid w:val="00052A8A"/>
    <w:rsid w:val="00054067"/>
    <w:rsid w:val="000603C4"/>
    <w:rsid w:val="0006137F"/>
    <w:rsid w:val="00064618"/>
    <w:rsid w:val="00070908"/>
    <w:rsid w:val="00076846"/>
    <w:rsid w:val="00077737"/>
    <w:rsid w:val="000809B6"/>
    <w:rsid w:val="00082E1B"/>
    <w:rsid w:val="000830FB"/>
    <w:rsid w:val="0008532D"/>
    <w:rsid w:val="00086436"/>
    <w:rsid w:val="00091A73"/>
    <w:rsid w:val="000923B2"/>
    <w:rsid w:val="00092551"/>
    <w:rsid w:val="0009627F"/>
    <w:rsid w:val="000A06A3"/>
    <w:rsid w:val="000A15EC"/>
    <w:rsid w:val="000A6196"/>
    <w:rsid w:val="000A64A8"/>
    <w:rsid w:val="000B1169"/>
    <w:rsid w:val="000B1D15"/>
    <w:rsid w:val="000B4627"/>
    <w:rsid w:val="000C3489"/>
    <w:rsid w:val="000C39C2"/>
    <w:rsid w:val="000C5F62"/>
    <w:rsid w:val="000D4625"/>
    <w:rsid w:val="000D5BCE"/>
    <w:rsid w:val="000E339B"/>
    <w:rsid w:val="000E44D5"/>
    <w:rsid w:val="000F332F"/>
    <w:rsid w:val="000F773E"/>
    <w:rsid w:val="00100884"/>
    <w:rsid w:val="00100BE9"/>
    <w:rsid w:val="001031CF"/>
    <w:rsid w:val="001034F7"/>
    <w:rsid w:val="00103529"/>
    <w:rsid w:val="00107EB7"/>
    <w:rsid w:val="001100C2"/>
    <w:rsid w:val="00111A57"/>
    <w:rsid w:val="00112983"/>
    <w:rsid w:val="00117CF8"/>
    <w:rsid w:val="001202DA"/>
    <w:rsid w:val="0012325B"/>
    <w:rsid w:val="00123AE0"/>
    <w:rsid w:val="001259F2"/>
    <w:rsid w:val="00130411"/>
    <w:rsid w:val="00130746"/>
    <w:rsid w:val="00131D17"/>
    <w:rsid w:val="00133F93"/>
    <w:rsid w:val="00134C68"/>
    <w:rsid w:val="001361FC"/>
    <w:rsid w:val="001401AD"/>
    <w:rsid w:val="00141CB5"/>
    <w:rsid w:val="0014725A"/>
    <w:rsid w:val="001478A4"/>
    <w:rsid w:val="001571CD"/>
    <w:rsid w:val="00163F4E"/>
    <w:rsid w:val="001664EA"/>
    <w:rsid w:val="00166B8B"/>
    <w:rsid w:val="00171309"/>
    <w:rsid w:val="001718C5"/>
    <w:rsid w:val="00172F82"/>
    <w:rsid w:val="001814A0"/>
    <w:rsid w:val="00181E68"/>
    <w:rsid w:val="00182AE3"/>
    <w:rsid w:val="0019071D"/>
    <w:rsid w:val="0019219F"/>
    <w:rsid w:val="0019634C"/>
    <w:rsid w:val="001970A1"/>
    <w:rsid w:val="001A38D7"/>
    <w:rsid w:val="001B264F"/>
    <w:rsid w:val="001B5C1D"/>
    <w:rsid w:val="001B65C6"/>
    <w:rsid w:val="001B7483"/>
    <w:rsid w:val="001C0D44"/>
    <w:rsid w:val="001C1174"/>
    <w:rsid w:val="001C20C6"/>
    <w:rsid w:val="001C4810"/>
    <w:rsid w:val="001D7B15"/>
    <w:rsid w:val="001E3998"/>
    <w:rsid w:val="001E5B51"/>
    <w:rsid w:val="001F068D"/>
    <w:rsid w:val="001F0E78"/>
    <w:rsid w:val="001F3B87"/>
    <w:rsid w:val="00200148"/>
    <w:rsid w:val="00206710"/>
    <w:rsid w:val="00213C37"/>
    <w:rsid w:val="00215BF7"/>
    <w:rsid w:val="002247B7"/>
    <w:rsid w:val="0022491E"/>
    <w:rsid w:val="00226C37"/>
    <w:rsid w:val="002332A5"/>
    <w:rsid w:val="002344DD"/>
    <w:rsid w:val="00235514"/>
    <w:rsid w:val="00235CA3"/>
    <w:rsid w:val="00236B39"/>
    <w:rsid w:val="00236D9D"/>
    <w:rsid w:val="0023796D"/>
    <w:rsid w:val="002405D9"/>
    <w:rsid w:val="002435B8"/>
    <w:rsid w:val="00245B7B"/>
    <w:rsid w:val="00246B65"/>
    <w:rsid w:val="00247D56"/>
    <w:rsid w:val="00252AFA"/>
    <w:rsid w:val="00255EBF"/>
    <w:rsid w:val="00262F32"/>
    <w:rsid w:val="00265785"/>
    <w:rsid w:val="0027168F"/>
    <w:rsid w:val="00273481"/>
    <w:rsid w:val="00274CD7"/>
    <w:rsid w:val="00275F7B"/>
    <w:rsid w:val="002764E4"/>
    <w:rsid w:val="002764F8"/>
    <w:rsid w:val="0027724E"/>
    <w:rsid w:val="0027742E"/>
    <w:rsid w:val="00283348"/>
    <w:rsid w:val="00283EA9"/>
    <w:rsid w:val="00287025"/>
    <w:rsid w:val="00291045"/>
    <w:rsid w:val="0029316E"/>
    <w:rsid w:val="00293195"/>
    <w:rsid w:val="00293D3D"/>
    <w:rsid w:val="00295E5B"/>
    <w:rsid w:val="002A2D63"/>
    <w:rsid w:val="002A6ADC"/>
    <w:rsid w:val="002A6CA3"/>
    <w:rsid w:val="002B0708"/>
    <w:rsid w:val="002B2BC2"/>
    <w:rsid w:val="002B611A"/>
    <w:rsid w:val="002B6B42"/>
    <w:rsid w:val="002C104A"/>
    <w:rsid w:val="002C6488"/>
    <w:rsid w:val="002C66A9"/>
    <w:rsid w:val="002D0451"/>
    <w:rsid w:val="002D17D4"/>
    <w:rsid w:val="002D5303"/>
    <w:rsid w:val="002E12B9"/>
    <w:rsid w:val="002E1DEA"/>
    <w:rsid w:val="002E2B9D"/>
    <w:rsid w:val="002E5C29"/>
    <w:rsid w:val="002E70C7"/>
    <w:rsid w:val="002E7C2C"/>
    <w:rsid w:val="002F0F2F"/>
    <w:rsid w:val="002F59B6"/>
    <w:rsid w:val="002F5C8A"/>
    <w:rsid w:val="002F775B"/>
    <w:rsid w:val="00300001"/>
    <w:rsid w:val="00300048"/>
    <w:rsid w:val="003066AA"/>
    <w:rsid w:val="00306BBE"/>
    <w:rsid w:val="00307031"/>
    <w:rsid w:val="00312888"/>
    <w:rsid w:val="00314341"/>
    <w:rsid w:val="003164F8"/>
    <w:rsid w:val="00332356"/>
    <w:rsid w:val="00333B2C"/>
    <w:rsid w:val="00340AE3"/>
    <w:rsid w:val="00341BE6"/>
    <w:rsid w:val="00343EB8"/>
    <w:rsid w:val="00344D24"/>
    <w:rsid w:val="003472BC"/>
    <w:rsid w:val="00350678"/>
    <w:rsid w:val="00352423"/>
    <w:rsid w:val="00352E1A"/>
    <w:rsid w:val="00354498"/>
    <w:rsid w:val="00355412"/>
    <w:rsid w:val="0036020C"/>
    <w:rsid w:val="00360C59"/>
    <w:rsid w:val="00365B5B"/>
    <w:rsid w:val="00366892"/>
    <w:rsid w:val="003671A7"/>
    <w:rsid w:val="00374788"/>
    <w:rsid w:val="00381C34"/>
    <w:rsid w:val="003830DA"/>
    <w:rsid w:val="0038346D"/>
    <w:rsid w:val="00387C68"/>
    <w:rsid w:val="00390CA5"/>
    <w:rsid w:val="003918C1"/>
    <w:rsid w:val="00392761"/>
    <w:rsid w:val="00396703"/>
    <w:rsid w:val="003A09FF"/>
    <w:rsid w:val="003A341B"/>
    <w:rsid w:val="003A5504"/>
    <w:rsid w:val="003A6040"/>
    <w:rsid w:val="003A6ACB"/>
    <w:rsid w:val="003A78AD"/>
    <w:rsid w:val="003C01FE"/>
    <w:rsid w:val="003C3225"/>
    <w:rsid w:val="003C3290"/>
    <w:rsid w:val="003C3A64"/>
    <w:rsid w:val="003C5C4C"/>
    <w:rsid w:val="003D030E"/>
    <w:rsid w:val="003D1747"/>
    <w:rsid w:val="003D210E"/>
    <w:rsid w:val="003D3C5E"/>
    <w:rsid w:val="003D5D07"/>
    <w:rsid w:val="003E11DD"/>
    <w:rsid w:val="003E1465"/>
    <w:rsid w:val="003E4015"/>
    <w:rsid w:val="003E5F7D"/>
    <w:rsid w:val="003E67E3"/>
    <w:rsid w:val="003F3821"/>
    <w:rsid w:val="003F38BC"/>
    <w:rsid w:val="003F7722"/>
    <w:rsid w:val="003F78B8"/>
    <w:rsid w:val="003F7B08"/>
    <w:rsid w:val="0040349C"/>
    <w:rsid w:val="004043E7"/>
    <w:rsid w:val="004077C8"/>
    <w:rsid w:val="00412ABE"/>
    <w:rsid w:val="00413A6A"/>
    <w:rsid w:val="00413BC1"/>
    <w:rsid w:val="004152BF"/>
    <w:rsid w:val="00422456"/>
    <w:rsid w:val="004230A4"/>
    <w:rsid w:val="0042345A"/>
    <w:rsid w:val="00425CA8"/>
    <w:rsid w:val="00426EC7"/>
    <w:rsid w:val="00432211"/>
    <w:rsid w:val="00432E2D"/>
    <w:rsid w:val="00433126"/>
    <w:rsid w:val="00434FD4"/>
    <w:rsid w:val="0043549A"/>
    <w:rsid w:val="0043648F"/>
    <w:rsid w:val="004404F0"/>
    <w:rsid w:val="004427A5"/>
    <w:rsid w:val="0044349E"/>
    <w:rsid w:val="00445D96"/>
    <w:rsid w:val="00447310"/>
    <w:rsid w:val="004507ED"/>
    <w:rsid w:val="0045436B"/>
    <w:rsid w:val="0045481A"/>
    <w:rsid w:val="004550ED"/>
    <w:rsid w:val="004567A0"/>
    <w:rsid w:val="004573F4"/>
    <w:rsid w:val="00457AC5"/>
    <w:rsid w:val="00457E90"/>
    <w:rsid w:val="004678EC"/>
    <w:rsid w:val="00470334"/>
    <w:rsid w:val="00470556"/>
    <w:rsid w:val="00471BA7"/>
    <w:rsid w:val="00473DC8"/>
    <w:rsid w:val="00475710"/>
    <w:rsid w:val="004765A4"/>
    <w:rsid w:val="0048203C"/>
    <w:rsid w:val="0048650F"/>
    <w:rsid w:val="00493A17"/>
    <w:rsid w:val="00497DD2"/>
    <w:rsid w:val="004B16BF"/>
    <w:rsid w:val="004B3F8F"/>
    <w:rsid w:val="004B6B2A"/>
    <w:rsid w:val="004C3BCE"/>
    <w:rsid w:val="004C3F88"/>
    <w:rsid w:val="004C4387"/>
    <w:rsid w:val="004C5A0B"/>
    <w:rsid w:val="004D174E"/>
    <w:rsid w:val="004D1CF5"/>
    <w:rsid w:val="004D3F6B"/>
    <w:rsid w:val="004E1F8A"/>
    <w:rsid w:val="004E3B18"/>
    <w:rsid w:val="004E5A52"/>
    <w:rsid w:val="004E6AD8"/>
    <w:rsid w:val="004E72E8"/>
    <w:rsid w:val="004F0E12"/>
    <w:rsid w:val="004F4CBB"/>
    <w:rsid w:val="004F5673"/>
    <w:rsid w:val="004F660E"/>
    <w:rsid w:val="00500DE5"/>
    <w:rsid w:val="0050217B"/>
    <w:rsid w:val="0050239B"/>
    <w:rsid w:val="005046B5"/>
    <w:rsid w:val="00505D7A"/>
    <w:rsid w:val="00507FE9"/>
    <w:rsid w:val="00511214"/>
    <w:rsid w:val="00511366"/>
    <w:rsid w:val="005113B2"/>
    <w:rsid w:val="00513524"/>
    <w:rsid w:val="00515C8D"/>
    <w:rsid w:val="00524FBB"/>
    <w:rsid w:val="00525DAF"/>
    <w:rsid w:val="0052669E"/>
    <w:rsid w:val="00531040"/>
    <w:rsid w:val="005358BD"/>
    <w:rsid w:val="005421F9"/>
    <w:rsid w:val="00546444"/>
    <w:rsid w:val="005465DC"/>
    <w:rsid w:val="00555284"/>
    <w:rsid w:val="00560E38"/>
    <w:rsid w:val="00565541"/>
    <w:rsid w:val="00567618"/>
    <w:rsid w:val="00571C77"/>
    <w:rsid w:val="00574EAA"/>
    <w:rsid w:val="005766A7"/>
    <w:rsid w:val="00576948"/>
    <w:rsid w:val="00577C0C"/>
    <w:rsid w:val="00577D8D"/>
    <w:rsid w:val="005807A9"/>
    <w:rsid w:val="0058475E"/>
    <w:rsid w:val="0058515E"/>
    <w:rsid w:val="0058708F"/>
    <w:rsid w:val="005873A2"/>
    <w:rsid w:val="005873B2"/>
    <w:rsid w:val="00591920"/>
    <w:rsid w:val="00591BDF"/>
    <w:rsid w:val="00592D66"/>
    <w:rsid w:val="005A0618"/>
    <w:rsid w:val="005A0A62"/>
    <w:rsid w:val="005A1F80"/>
    <w:rsid w:val="005A3E0A"/>
    <w:rsid w:val="005A6423"/>
    <w:rsid w:val="005B4A96"/>
    <w:rsid w:val="005B624C"/>
    <w:rsid w:val="005C3B56"/>
    <w:rsid w:val="005C3F41"/>
    <w:rsid w:val="005C59D3"/>
    <w:rsid w:val="005C6413"/>
    <w:rsid w:val="005D11A6"/>
    <w:rsid w:val="005D762F"/>
    <w:rsid w:val="005E130B"/>
    <w:rsid w:val="005E73F7"/>
    <w:rsid w:val="005F2C44"/>
    <w:rsid w:val="006000DC"/>
    <w:rsid w:val="0060420E"/>
    <w:rsid w:val="00610DAA"/>
    <w:rsid w:val="00610EB5"/>
    <w:rsid w:val="00617C33"/>
    <w:rsid w:val="0062283E"/>
    <w:rsid w:val="00623AD0"/>
    <w:rsid w:val="00626063"/>
    <w:rsid w:val="0062778B"/>
    <w:rsid w:val="006354B5"/>
    <w:rsid w:val="006404DC"/>
    <w:rsid w:val="006404F7"/>
    <w:rsid w:val="00640B22"/>
    <w:rsid w:val="0064323A"/>
    <w:rsid w:val="006465F6"/>
    <w:rsid w:val="006540BB"/>
    <w:rsid w:val="00655B6C"/>
    <w:rsid w:val="006578F9"/>
    <w:rsid w:val="0066059A"/>
    <w:rsid w:val="006618CD"/>
    <w:rsid w:val="00666861"/>
    <w:rsid w:val="00670A37"/>
    <w:rsid w:val="00671796"/>
    <w:rsid w:val="00683393"/>
    <w:rsid w:val="00683E79"/>
    <w:rsid w:val="00693CB4"/>
    <w:rsid w:val="00694FB0"/>
    <w:rsid w:val="006A2B00"/>
    <w:rsid w:val="006A7F13"/>
    <w:rsid w:val="006B2B5B"/>
    <w:rsid w:val="006B695E"/>
    <w:rsid w:val="006C0F26"/>
    <w:rsid w:val="006C2F56"/>
    <w:rsid w:val="006C3B42"/>
    <w:rsid w:val="006C44E5"/>
    <w:rsid w:val="006C7560"/>
    <w:rsid w:val="006D2A9C"/>
    <w:rsid w:val="006D317C"/>
    <w:rsid w:val="006D659D"/>
    <w:rsid w:val="006D6F23"/>
    <w:rsid w:val="006D7D49"/>
    <w:rsid w:val="006D7E1B"/>
    <w:rsid w:val="006E126D"/>
    <w:rsid w:val="006E1EB8"/>
    <w:rsid w:val="006E66F6"/>
    <w:rsid w:val="006E6BA1"/>
    <w:rsid w:val="006E720C"/>
    <w:rsid w:val="006F0485"/>
    <w:rsid w:val="006F69F7"/>
    <w:rsid w:val="006F6C74"/>
    <w:rsid w:val="006F7A4B"/>
    <w:rsid w:val="0070232C"/>
    <w:rsid w:val="00704780"/>
    <w:rsid w:val="007052D5"/>
    <w:rsid w:val="0071209A"/>
    <w:rsid w:val="007122C9"/>
    <w:rsid w:val="00715EFD"/>
    <w:rsid w:val="00716FE7"/>
    <w:rsid w:val="007172A6"/>
    <w:rsid w:val="0071754B"/>
    <w:rsid w:val="00721C1D"/>
    <w:rsid w:val="00723C51"/>
    <w:rsid w:val="00724585"/>
    <w:rsid w:val="00726B93"/>
    <w:rsid w:val="0073050C"/>
    <w:rsid w:val="00733B4C"/>
    <w:rsid w:val="00735624"/>
    <w:rsid w:val="007367C1"/>
    <w:rsid w:val="007373DD"/>
    <w:rsid w:val="0074161B"/>
    <w:rsid w:val="007453E1"/>
    <w:rsid w:val="00752CAD"/>
    <w:rsid w:val="00753932"/>
    <w:rsid w:val="00753E5F"/>
    <w:rsid w:val="0076001D"/>
    <w:rsid w:val="0076191F"/>
    <w:rsid w:val="00762435"/>
    <w:rsid w:val="007640D9"/>
    <w:rsid w:val="0077241D"/>
    <w:rsid w:val="00776D1A"/>
    <w:rsid w:val="00777BFC"/>
    <w:rsid w:val="00784145"/>
    <w:rsid w:val="007843CE"/>
    <w:rsid w:val="0078573E"/>
    <w:rsid w:val="0078763D"/>
    <w:rsid w:val="00790250"/>
    <w:rsid w:val="00790B79"/>
    <w:rsid w:val="007914AC"/>
    <w:rsid w:val="00795981"/>
    <w:rsid w:val="00796766"/>
    <w:rsid w:val="007A3AAE"/>
    <w:rsid w:val="007B00E8"/>
    <w:rsid w:val="007B143B"/>
    <w:rsid w:val="007B16D3"/>
    <w:rsid w:val="007B171B"/>
    <w:rsid w:val="007B1F8C"/>
    <w:rsid w:val="007B2201"/>
    <w:rsid w:val="007B2E32"/>
    <w:rsid w:val="007B4A67"/>
    <w:rsid w:val="007C037E"/>
    <w:rsid w:val="007C056C"/>
    <w:rsid w:val="007C61CD"/>
    <w:rsid w:val="007D5329"/>
    <w:rsid w:val="007D5583"/>
    <w:rsid w:val="007D7A9F"/>
    <w:rsid w:val="007E5566"/>
    <w:rsid w:val="007E6D1B"/>
    <w:rsid w:val="007F108F"/>
    <w:rsid w:val="007F1BD7"/>
    <w:rsid w:val="007F4022"/>
    <w:rsid w:val="007F7634"/>
    <w:rsid w:val="00800AC4"/>
    <w:rsid w:val="0080663C"/>
    <w:rsid w:val="008105B6"/>
    <w:rsid w:val="00810C0C"/>
    <w:rsid w:val="00812A9B"/>
    <w:rsid w:val="0081785B"/>
    <w:rsid w:val="008200C5"/>
    <w:rsid w:val="008204B2"/>
    <w:rsid w:val="00820AF2"/>
    <w:rsid w:val="00824DBD"/>
    <w:rsid w:val="008271EA"/>
    <w:rsid w:val="00827F2E"/>
    <w:rsid w:val="008329D8"/>
    <w:rsid w:val="008362F7"/>
    <w:rsid w:val="00840E5B"/>
    <w:rsid w:val="00843B2E"/>
    <w:rsid w:val="008478CA"/>
    <w:rsid w:val="008528FC"/>
    <w:rsid w:val="00852932"/>
    <w:rsid w:val="00853729"/>
    <w:rsid w:val="00853D70"/>
    <w:rsid w:val="00856A3A"/>
    <w:rsid w:val="00862C8E"/>
    <w:rsid w:val="008643E4"/>
    <w:rsid w:val="00877339"/>
    <w:rsid w:val="008816D7"/>
    <w:rsid w:val="00884311"/>
    <w:rsid w:val="00887036"/>
    <w:rsid w:val="00887D3D"/>
    <w:rsid w:val="00890357"/>
    <w:rsid w:val="00891FE5"/>
    <w:rsid w:val="00893631"/>
    <w:rsid w:val="00894DCB"/>
    <w:rsid w:val="00894F06"/>
    <w:rsid w:val="008A1491"/>
    <w:rsid w:val="008A7BE7"/>
    <w:rsid w:val="008A7F85"/>
    <w:rsid w:val="008B1A9B"/>
    <w:rsid w:val="008B205E"/>
    <w:rsid w:val="008B57EF"/>
    <w:rsid w:val="008B73B1"/>
    <w:rsid w:val="008C33AE"/>
    <w:rsid w:val="008C3AA7"/>
    <w:rsid w:val="008C5E26"/>
    <w:rsid w:val="008D1504"/>
    <w:rsid w:val="008D423D"/>
    <w:rsid w:val="008D4AEE"/>
    <w:rsid w:val="008D7D65"/>
    <w:rsid w:val="008E05B6"/>
    <w:rsid w:val="008E2774"/>
    <w:rsid w:val="008E411C"/>
    <w:rsid w:val="008F0DF4"/>
    <w:rsid w:val="008F3BFD"/>
    <w:rsid w:val="008F56DF"/>
    <w:rsid w:val="00901B09"/>
    <w:rsid w:val="009031D4"/>
    <w:rsid w:val="0091112C"/>
    <w:rsid w:val="00913003"/>
    <w:rsid w:val="00921FA3"/>
    <w:rsid w:val="00923151"/>
    <w:rsid w:val="009266E1"/>
    <w:rsid w:val="00930451"/>
    <w:rsid w:val="00931C93"/>
    <w:rsid w:val="00936E92"/>
    <w:rsid w:val="009402D5"/>
    <w:rsid w:val="0094161E"/>
    <w:rsid w:val="00946CE9"/>
    <w:rsid w:val="009510EC"/>
    <w:rsid w:val="00954FB2"/>
    <w:rsid w:val="0095573F"/>
    <w:rsid w:val="00955A47"/>
    <w:rsid w:val="00962C14"/>
    <w:rsid w:val="00964D65"/>
    <w:rsid w:val="00965627"/>
    <w:rsid w:val="00965BB5"/>
    <w:rsid w:val="009714FB"/>
    <w:rsid w:val="009725B0"/>
    <w:rsid w:val="0097281B"/>
    <w:rsid w:val="00974311"/>
    <w:rsid w:val="00976440"/>
    <w:rsid w:val="00981642"/>
    <w:rsid w:val="00981F7A"/>
    <w:rsid w:val="00990D50"/>
    <w:rsid w:val="00992EDD"/>
    <w:rsid w:val="009A0702"/>
    <w:rsid w:val="009A15AC"/>
    <w:rsid w:val="009A21B0"/>
    <w:rsid w:val="009A422C"/>
    <w:rsid w:val="009A5EEB"/>
    <w:rsid w:val="009A7337"/>
    <w:rsid w:val="009A750C"/>
    <w:rsid w:val="009B0805"/>
    <w:rsid w:val="009B132A"/>
    <w:rsid w:val="009B1490"/>
    <w:rsid w:val="009B390C"/>
    <w:rsid w:val="009B3AC3"/>
    <w:rsid w:val="009B728B"/>
    <w:rsid w:val="009C08D6"/>
    <w:rsid w:val="009C09F6"/>
    <w:rsid w:val="009C0C53"/>
    <w:rsid w:val="009C3190"/>
    <w:rsid w:val="009D01D8"/>
    <w:rsid w:val="009E3C10"/>
    <w:rsid w:val="009E69EB"/>
    <w:rsid w:val="009E7494"/>
    <w:rsid w:val="009F01A1"/>
    <w:rsid w:val="009F6697"/>
    <w:rsid w:val="00A11BEB"/>
    <w:rsid w:val="00A12EFD"/>
    <w:rsid w:val="00A134C5"/>
    <w:rsid w:val="00A201E5"/>
    <w:rsid w:val="00A21A69"/>
    <w:rsid w:val="00A22279"/>
    <w:rsid w:val="00A22BFB"/>
    <w:rsid w:val="00A247F5"/>
    <w:rsid w:val="00A267F9"/>
    <w:rsid w:val="00A309C5"/>
    <w:rsid w:val="00A43C0B"/>
    <w:rsid w:val="00A47295"/>
    <w:rsid w:val="00A47C93"/>
    <w:rsid w:val="00A50D55"/>
    <w:rsid w:val="00A51BEA"/>
    <w:rsid w:val="00A52816"/>
    <w:rsid w:val="00A547BC"/>
    <w:rsid w:val="00A54965"/>
    <w:rsid w:val="00A5531D"/>
    <w:rsid w:val="00A575BC"/>
    <w:rsid w:val="00A61DC7"/>
    <w:rsid w:val="00A63640"/>
    <w:rsid w:val="00A643BE"/>
    <w:rsid w:val="00A64E11"/>
    <w:rsid w:val="00A66930"/>
    <w:rsid w:val="00A66D24"/>
    <w:rsid w:val="00A75467"/>
    <w:rsid w:val="00A80386"/>
    <w:rsid w:val="00A82E0B"/>
    <w:rsid w:val="00A8719C"/>
    <w:rsid w:val="00A9016F"/>
    <w:rsid w:val="00A9469F"/>
    <w:rsid w:val="00A97784"/>
    <w:rsid w:val="00AA6D1B"/>
    <w:rsid w:val="00AB04E4"/>
    <w:rsid w:val="00AB5B82"/>
    <w:rsid w:val="00AC05D3"/>
    <w:rsid w:val="00AC3943"/>
    <w:rsid w:val="00AC3A04"/>
    <w:rsid w:val="00AC4298"/>
    <w:rsid w:val="00AC776F"/>
    <w:rsid w:val="00AD06C6"/>
    <w:rsid w:val="00AD0FED"/>
    <w:rsid w:val="00AD1488"/>
    <w:rsid w:val="00AD1FB5"/>
    <w:rsid w:val="00AD4CA9"/>
    <w:rsid w:val="00AD55DF"/>
    <w:rsid w:val="00AD598F"/>
    <w:rsid w:val="00AD7D39"/>
    <w:rsid w:val="00AE0A36"/>
    <w:rsid w:val="00AE18E2"/>
    <w:rsid w:val="00AE4938"/>
    <w:rsid w:val="00AE59DA"/>
    <w:rsid w:val="00AF2676"/>
    <w:rsid w:val="00AF4185"/>
    <w:rsid w:val="00AF4C76"/>
    <w:rsid w:val="00B00733"/>
    <w:rsid w:val="00B026A1"/>
    <w:rsid w:val="00B05DCB"/>
    <w:rsid w:val="00B073AD"/>
    <w:rsid w:val="00B073ED"/>
    <w:rsid w:val="00B16537"/>
    <w:rsid w:val="00B17764"/>
    <w:rsid w:val="00B23550"/>
    <w:rsid w:val="00B24420"/>
    <w:rsid w:val="00B2672E"/>
    <w:rsid w:val="00B27B03"/>
    <w:rsid w:val="00B36301"/>
    <w:rsid w:val="00B46AD9"/>
    <w:rsid w:val="00B4756F"/>
    <w:rsid w:val="00B476D9"/>
    <w:rsid w:val="00B47F98"/>
    <w:rsid w:val="00B50854"/>
    <w:rsid w:val="00B52F52"/>
    <w:rsid w:val="00B6186A"/>
    <w:rsid w:val="00B66673"/>
    <w:rsid w:val="00B66BFF"/>
    <w:rsid w:val="00B72F8D"/>
    <w:rsid w:val="00B743C2"/>
    <w:rsid w:val="00B8081E"/>
    <w:rsid w:val="00B82A16"/>
    <w:rsid w:val="00B845A6"/>
    <w:rsid w:val="00B84868"/>
    <w:rsid w:val="00B862E2"/>
    <w:rsid w:val="00B92828"/>
    <w:rsid w:val="00B92B60"/>
    <w:rsid w:val="00B9349D"/>
    <w:rsid w:val="00B95E19"/>
    <w:rsid w:val="00BA3D95"/>
    <w:rsid w:val="00BB330E"/>
    <w:rsid w:val="00BB3E06"/>
    <w:rsid w:val="00BB4BF0"/>
    <w:rsid w:val="00BB7205"/>
    <w:rsid w:val="00BC1F09"/>
    <w:rsid w:val="00BC2809"/>
    <w:rsid w:val="00BC3D4A"/>
    <w:rsid w:val="00BC42A6"/>
    <w:rsid w:val="00BC7220"/>
    <w:rsid w:val="00BD0F84"/>
    <w:rsid w:val="00BD23E9"/>
    <w:rsid w:val="00BD307B"/>
    <w:rsid w:val="00BD50B5"/>
    <w:rsid w:val="00BD73F1"/>
    <w:rsid w:val="00BE2ABC"/>
    <w:rsid w:val="00BE4DED"/>
    <w:rsid w:val="00BF23B2"/>
    <w:rsid w:val="00BF6DF0"/>
    <w:rsid w:val="00C031E3"/>
    <w:rsid w:val="00C03F5E"/>
    <w:rsid w:val="00C0512A"/>
    <w:rsid w:val="00C15115"/>
    <w:rsid w:val="00C17537"/>
    <w:rsid w:val="00C20F7C"/>
    <w:rsid w:val="00C2128A"/>
    <w:rsid w:val="00C23879"/>
    <w:rsid w:val="00C26243"/>
    <w:rsid w:val="00C272D7"/>
    <w:rsid w:val="00C34103"/>
    <w:rsid w:val="00C37725"/>
    <w:rsid w:val="00C4080A"/>
    <w:rsid w:val="00C409EB"/>
    <w:rsid w:val="00C40E55"/>
    <w:rsid w:val="00C43AB3"/>
    <w:rsid w:val="00C447FC"/>
    <w:rsid w:val="00C44DF5"/>
    <w:rsid w:val="00C45B94"/>
    <w:rsid w:val="00C46963"/>
    <w:rsid w:val="00C47750"/>
    <w:rsid w:val="00C510F0"/>
    <w:rsid w:val="00C5584C"/>
    <w:rsid w:val="00C55ED6"/>
    <w:rsid w:val="00C6054E"/>
    <w:rsid w:val="00C6198C"/>
    <w:rsid w:val="00C62EF7"/>
    <w:rsid w:val="00C63B24"/>
    <w:rsid w:val="00C65B55"/>
    <w:rsid w:val="00C670F9"/>
    <w:rsid w:val="00C748BA"/>
    <w:rsid w:val="00C76AED"/>
    <w:rsid w:val="00C82697"/>
    <w:rsid w:val="00C828F4"/>
    <w:rsid w:val="00C860ED"/>
    <w:rsid w:val="00C86548"/>
    <w:rsid w:val="00C931A4"/>
    <w:rsid w:val="00CA0702"/>
    <w:rsid w:val="00CA132B"/>
    <w:rsid w:val="00CA3E9B"/>
    <w:rsid w:val="00CA3FFD"/>
    <w:rsid w:val="00CA4FAB"/>
    <w:rsid w:val="00CB13EB"/>
    <w:rsid w:val="00CC0788"/>
    <w:rsid w:val="00CC080F"/>
    <w:rsid w:val="00CC0863"/>
    <w:rsid w:val="00CC53DC"/>
    <w:rsid w:val="00CC5E98"/>
    <w:rsid w:val="00CD1BB3"/>
    <w:rsid w:val="00CD2410"/>
    <w:rsid w:val="00CD513C"/>
    <w:rsid w:val="00CD67C5"/>
    <w:rsid w:val="00CE1123"/>
    <w:rsid w:val="00CE3115"/>
    <w:rsid w:val="00CE42DA"/>
    <w:rsid w:val="00CE4DB3"/>
    <w:rsid w:val="00CE5797"/>
    <w:rsid w:val="00CF5A54"/>
    <w:rsid w:val="00CF71E2"/>
    <w:rsid w:val="00D04D2D"/>
    <w:rsid w:val="00D101FC"/>
    <w:rsid w:val="00D13C1A"/>
    <w:rsid w:val="00D2056F"/>
    <w:rsid w:val="00D208A7"/>
    <w:rsid w:val="00D21C86"/>
    <w:rsid w:val="00D22198"/>
    <w:rsid w:val="00D22D69"/>
    <w:rsid w:val="00D26347"/>
    <w:rsid w:val="00D3096C"/>
    <w:rsid w:val="00D31458"/>
    <w:rsid w:val="00D314B9"/>
    <w:rsid w:val="00D37960"/>
    <w:rsid w:val="00D37A37"/>
    <w:rsid w:val="00D40B09"/>
    <w:rsid w:val="00D42131"/>
    <w:rsid w:val="00D44CB3"/>
    <w:rsid w:val="00D4798B"/>
    <w:rsid w:val="00D5029F"/>
    <w:rsid w:val="00D514EB"/>
    <w:rsid w:val="00D5236A"/>
    <w:rsid w:val="00D55845"/>
    <w:rsid w:val="00D57B6B"/>
    <w:rsid w:val="00D57F92"/>
    <w:rsid w:val="00D645C1"/>
    <w:rsid w:val="00D701AC"/>
    <w:rsid w:val="00D703E3"/>
    <w:rsid w:val="00D70EDD"/>
    <w:rsid w:val="00D745BC"/>
    <w:rsid w:val="00D74C97"/>
    <w:rsid w:val="00D77C5A"/>
    <w:rsid w:val="00D80DA9"/>
    <w:rsid w:val="00D81D18"/>
    <w:rsid w:val="00D8534D"/>
    <w:rsid w:val="00D876FB"/>
    <w:rsid w:val="00D96281"/>
    <w:rsid w:val="00DA2235"/>
    <w:rsid w:val="00DA4615"/>
    <w:rsid w:val="00DA4A87"/>
    <w:rsid w:val="00DB03F6"/>
    <w:rsid w:val="00DB1790"/>
    <w:rsid w:val="00DB2E87"/>
    <w:rsid w:val="00DB5AE3"/>
    <w:rsid w:val="00DC0371"/>
    <w:rsid w:val="00DC49B6"/>
    <w:rsid w:val="00DC50CF"/>
    <w:rsid w:val="00DC6FC1"/>
    <w:rsid w:val="00DC7953"/>
    <w:rsid w:val="00DD1D88"/>
    <w:rsid w:val="00DD3198"/>
    <w:rsid w:val="00DD3E47"/>
    <w:rsid w:val="00DD635D"/>
    <w:rsid w:val="00DE1E96"/>
    <w:rsid w:val="00DE6CCA"/>
    <w:rsid w:val="00DF0407"/>
    <w:rsid w:val="00DF1753"/>
    <w:rsid w:val="00DF4D80"/>
    <w:rsid w:val="00E05FC3"/>
    <w:rsid w:val="00E10F8B"/>
    <w:rsid w:val="00E112BA"/>
    <w:rsid w:val="00E11D3B"/>
    <w:rsid w:val="00E12717"/>
    <w:rsid w:val="00E13473"/>
    <w:rsid w:val="00E17227"/>
    <w:rsid w:val="00E17C3A"/>
    <w:rsid w:val="00E208CD"/>
    <w:rsid w:val="00E2256A"/>
    <w:rsid w:val="00E3079C"/>
    <w:rsid w:val="00E31B33"/>
    <w:rsid w:val="00E31CCF"/>
    <w:rsid w:val="00E36AD3"/>
    <w:rsid w:val="00E40AEB"/>
    <w:rsid w:val="00E410BF"/>
    <w:rsid w:val="00E41F6E"/>
    <w:rsid w:val="00E47F21"/>
    <w:rsid w:val="00E56677"/>
    <w:rsid w:val="00E62650"/>
    <w:rsid w:val="00E72772"/>
    <w:rsid w:val="00E7292F"/>
    <w:rsid w:val="00E74574"/>
    <w:rsid w:val="00E75DDA"/>
    <w:rsid w:val="00E76A1A"/>
    <w:rsid w:val="00E8013C"/>
    <w:rsid w:val="00E929AB"/>
    <w:rsid w:val="00E944D3"/>
    <w:rsid w:val="00E9569B"/>
    <w:rsid w:val="00EA0F67"/>
    <w:rsid w:val="00EA24C5"/>
    <w:rsid w:val="00EA2B56"/>
    <w:rsid w:val="00EA6539"/>
    <w:rsid w:val="00EA6FD1"/>
    <w:rsid w:val="00EB11BD"/>
    <w:rsid w:val="00EB24DF"/>
    <w:rsid w:val="00EB3093"/>
    <w:rsid w:val="00EB41B1"/>
    <w:rsid w:val="00EB4737"/>
    <w:rsid w:val="00EB4CAA"/>
    <w:rsid w:val="00EC009C"/>
    <w:rsid w:val="00EC0E2F"/>
    <w:rsid w:val="00EC1F37"/>
    <w:rsid w:val="00EC7BCA"/>
    <w:rsid w:val="00ED09E8"/>
    <w:rsid w:val="00ED0A69"/>
    <w:rsid w:val="00ED12BF"/>
    <w:rsid w:val="00ED17FB"/>
    <w:rsid w:val="00ED3697"/>
    <w:rsid w:val="00ED7113"/>
    <w:rsid w:val="00ED74AE"/>
    <w:rsid w:val="00ED7AC2"/>
    <w:rsid w:val="00EE0269"/>
    <w:rsid w:val="00EE4067"/>
    <w:rsid w:val="00EE680E"/>
    <w:rsid w:val="00EE70F3"/>
    <w:rsid w:val="00EE750D"/>
    <w:rsid w:val="00EF0283"/>
    <w:rsid w:val="00EF0546"/>
    <w:rsid w:val="00EF0D02"/>
    <w:rsid w:val="00EF195A"/>
    <w:rsid w:val="00F03426"/>
    <w:rsid w:val="00F037C5"/>
    <w:rsid w:val="00F05BEF"/>
    <w:rsid w:val="00F07F74"/>
    <w:rsid w:val="00F117C5"/>
    <w:rsid w:val="00F13135"/>
    <w:rsid w:val="00F1318C"/>
    <w:rsid w:val="00F2254B"/>
    <w:rsid w:val="00F22719"/>
    <w:rsid w:val="00F240A1"/>
    <w:rsid w:val="00F34E57"/>
    <w:rsid w:val="00F3791C"/>
    <w:rsid w:val="00F37A5C"/>
    <w:rsid w:val="00F405FB"/>
    <w:rsid w:val="00F5025D"/>
    <w:rsid w:val="00F51F5A"/>
    <w:rsid w:val="00F53B38"/>
    <w:rsid w:val="00F60174"/>
    <w:rsid w:val="00F62345"/>
    <w:rsid w:val="00F632B7"/>
    <w:rsid w:val="00F652B5"/>
    <w:rsid w:val="00F714A8"/>
    <w:rsid w:val="00F7187F"/>
    <w:rsid w:val="00F84657"/>
    <w:rsid w:val="00F85E23"/>
    <w:rsid w:val="00F8725E"/>
    <w:rsid w:val="00F87EEA"/>
    <w:rsid w:val="00F9047F"/>
    <w:rsid w:val="00F92D77"/>
    <w:rsid w:val="00F94E6D"/>
    <w:rsid w:val="00F97053"/>
    <w:rsid w:val="00FA037C"/>
    <w:rsid w:val="00FA4742"/>
    <w:rsid w:val="00FB2336"/>
    <w:rsid w:val="00FB3B16"/>
    <w:rsid w:val="00FB46E7"/>
    <w:rsid w:val="00FB7419"/>
    <w:rsid w:val="00FC40A6"/>
    <w:rsid w:val="00FC6511"/>
    <w:rsid w:val="00FD2F1A"/>
    <w:rsid w:val="00FF55EE"/>
    <w:rsid w:val="00FF74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E8DA0E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0F7C"/>
    <w:rPr>
      <w:noProof/>
      <w:sz w:val="24"/>
      <w:szCs w:val="24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0F7C"/>
    <w:pPr>
      <w:keepNext/>
      <w:spacing w:line="480" w:lineRule="auto"/>
      <w:outlineLvl w:val="0"/>
    </w:pPr>
    <w:rPr>
      <w:b/>
      <w:szCs w:val="20"/>
    </w:rPr>
  </w:style>
  <w:style w:type="paragraph" w:styleId="Heading2">
    <w:name w:val="heading 2"/>
    <w:basedOn w:val="Normal"/>
    <w:next w:val="Normal"/>
    <w:link w:val="Heading2Char"/>
    <w:uiPriority w:val="9"/>
    <w:qFormat/>
    <w:rsid w:val="00C20F7C"/>
    <w:pPr>
      <w:keepNext/>
      <w:spacing w:line="480" w:lineRule="auto"/>
      <w:outlineLvl w:val="1"/>
    </w:pPr>
    <w:rPr>
      <w:szCs w:val="20"/>
      <w:u w:val="single"/>
    </w:rPr>
  </w:style>
  <w:style w:type="paragraph" w:styleId="Heading3">
    <w:name w:val="heading 3"/>
    <w:basedOn w:val="Normal"/>
    <w:next w:val="Normal"/>
    <w:link w:val="Heading3Char"/>
    <w:uiPriority w:val="9"/>
    <w:qFormat/>
    <w:rsid w:val="00C20F7C"/>
    <w:pPr>
      <w:keepNext/>
      <w:spacing w:line="480" w:lineRule="auto"/>
      <w:outlineLvl w:val="2"/>
    </w:pPr>
    <w:rPr>
      <w:szCs w:val="20"/>
    </w:rPr>
  </w:style>
  <w:style w:type="paragraph" w:styleId="Heading4">
    <w:name w:val="heading 4"/>
    <w:basedOn w:val="Normal"/>
    <w:next w:val="Normal"/>
    <w:link w:val="Heading4Char"/>
    <w:uiPriority w:val="9"/>
    <w:qFormat/>
    <w:rsid w:val="00C20F7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noProof w:val="0"/>
      <w:color w:val="365F91" w:themeColor="accent1" w:themeShade="BF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C20F7C"/>
    <w:rPr>
      <w:color w:val="0000FF"/>
      <w:u w:val="single"/>
    </w:rPr>
  </w:style>
  <w:style w:type="character" w:styleId="Emphasis">
    <w:name w:val="Emphasis"/>
    <w:uiPriority w:val="20"/>
    <w:qFormat/>
    <w:rsid w:val="0045436B"/>
    <w:rPr>
      <w:i/>
      <w:iCs/>
    </w:rPr>
  </w:style>
  <w:style w:type="paragraph" w:styleId="BodyText2">
    <w:name w:val="Body Text 2"/>
    <w:basedOn w:val="Normal"/>
    <w:semiHidden/>
    <w:rsid w:val="0045436B"/>
    <w:pPr>
      <w:spacing w:line="480" w:lineRule="auto"/>
      <w:jc w:val="both"/>
    </w:pPr>
  </w:style>
  <w:style w:type="paragraph" w:styleId="BodyText">
    <w:name w:val="Body Text"/>
    <w:basedOn w:val="Normal"/>
    <w:semiHidden/>
    <w:rsid w:val="0045436B"/>
    <w:pPr>
      <w:spacing w:line="480" w:lineRule="auto"/>
    </w:pPr>
    <w:rPr>
      <w:szCs w:val="20"/>
    </w:rPr>
  </w:style>
  <w:style w:type="paragraph" w:styleId="BodyTextIndent">
    <w:name w:val="Body Text Indent"/>
    <w:basedOn w:val="Normal"/>
    <w:semiHidden/>
    <w:rsid w:val="0045436B"/>
    <w:pPr>
      <w:spacing w:line="480" w:lineRule="auto"/>
      <w:ind w:left="720" w:hanging="720"/>
    </w:pPr>
  </w:style>
  <w:style w:type="character" w:styleId="PageNumber">
    <w:name w:val="page number"/>
    <w:basedOn w:val="DefaultParagraphFont"/>
    <w:semiHidden/>
    <w:rsid w:val="0045436B"/>
  </w:style>
  <w:style w:type="paragraph" w:styleId="Footer">
    <w:name w:val="footer"/>
    <w:basedOn w:val="Normal"/>
    <w:link w:val="FooterChar"/>
    <w:uiPriority w:val="99"/>
    <w:rsid w:val="0045436B"/>
    <w:pPr>
      <w:tabs>
        <w:tab w:val="center" w:pos="4153"/>
        <w:tab w:val="right" w:pos="8306"/>
      </w:tabs>
    </w:pPr>
    <w:rPr>
      <w:sz w:val="20"/>
      <w:szCs w:val="20"/>
    </w:rPr>
  </w:style>
  <w:style w:type="paragraph" w:styleId="Header">
    <w:name w:val="header"/>
    <w:basedOn w:val="Normal"/>
    <w:semiHidden/>
    <w:rsid w:val="0045436B"/>
    <w:pPr>
      <w:tabs>
        <w:tab w:val="center" w:pos="4153"/>
        <w:tab w:val="right" w:pos="8306"/>
      </w:tabs>
    </w:pPr>
  </w:style>
  <w:style w:type="character" w:styleId="LineNumber">
    <w:name w:val="line number"/>
    <w:basedOn w:val="DefaultParagraphFont"/>
    <w:uiPriority w:val="99"/>
    <w:semiHidden/>
    <w:unhideWhenUsed/>
    <w:rsid w:val="00312888"/>
  </w:style>
  <w:style w:type="paragraph" w:styleId="BalloonText">
    <w:name w:val="Balloon Text"/>
    <w:basedOn w:val="Normal"/>
    <w:link w:val="BalloonTextChar"/>
    <w:uiPriority w:val="99"/>
    <w:semiHidden/>
    <w:unhideWhenUsed/>
    <w:rsid w:val="00C20F7C"/>
    <w:rPr>
      <w:rFonts w:ascii="Lucida Grande" w:eastAsiaTheme="minorEastAsia" w:hAnsi="Lucida Grande" w:cs="Lucida Grande"/>
      <w:noProof w:val="0"/>
      <w:sz w:val="18"/>
      <w:szCs w:val="18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50ED"/>
    <w:rPr>
      <w:rFonts w:ascii="Lucida Grande" w:eastAsiaTheme="minorEastAsia" w:hAnsi="Lucida Grande" w:cs="Lucida Grande"/>
      <w:sz w:val="18"/>
      <w:szCs w:val="18"/>
      <w:lang w:val="en-GB" w:eastAsia="en-GB"/>
    </w:rPr>
  </w:style>
  <w:style w:type="character" w:customStyle="1" w:styleId="chr">
    <w:name w:val="chr"/>
    <w:basedOn w:val="DefaultParagraphFont"/>
    <w:rsid w:val="00BD50B5"/>
  </w:style>
  <w:style w:type="character" w:customStyle="1" w:styleId="sr-only">
    <w:name w:val="sr-only"/>
    <w:basedOn w:val="DefaultParagraphFont"/>
    <w:rsid w:val="00BD50B5"/>
  </w:style>
  <w:style w:type="character" w:customStyle="1" w:styleId="start">
    <w:name w:val="start"/>
    <w:basedOn w:val="DefaultParagraphFont"/>
    <w:rsid w:val="00BD50B5"/>
  </w:style>
  <w:style w:type="character" w:customStyle="1" w:styleId="end">
    <w:name w:val="end"/>
    <w:basedOn w:val="DefaultParagraphFont"/>
    <w:rsid w:val="00BD50B5"/>
  </w:style>
  <w:style w:type="character" w:customStyle="1" w:styleId="small">
    <w:name w:val="small"/>
    <w:basedOn w:val="DefaultParagraphFont"/>
    <w:rsid w:val="00BD50B5"/>
  </w:style>
  <w:style w:type="character" w:customStyle="1" w:styleId="allele-ref">
    <w:name w:val="allele-ref"/>
    <w:basedOn w:val="DefaultParagraphFont"/>
    <w:rsid w:val="00BD50B5"/>
  </w:style>
  <w:style w:type="character" w:customStyle="1" w:styleId="allele-t">
    <w:name w:val="allele-t"/>
    <w:basedOn w:val="DefaultParagraphFont"/>
    <w:rsid w:val="00BD50B5"/>
  </w:style>
  <w:style w:type="character" w:customStyle="1" w:styleId="allele-c">
    <w:name w:val="allele-c"/>
    <w:basedOn w:val="DefaultParagraphFont"/>
    <w:rsid w:val="00BD50B5"/>
  </w:style>
  <w:style w:type="character" w:customStyle="1" w:styleId="label">
    <w:name w:val="label"/>
    <w:basedOn w:val="DefaultParagraphFont"/>
    <w:rsid w:val="00BD50B5"/>
  </w:style>
  <w:style w:type="paragraph" w:styleId="NormalWeb">
    <w:name w:val="Normal (Web)"/>
    <w:basedOn w:val="Normal"/>
    <w:uiPriority w:val="99"/>
    <w:unhideWhenUsed/>
    <w:rsid w:val="00C20F7C"/>
    <w:pPr>
      <w:spacing w:before="100" w:beforeAutospacing="1" w:after="100" w:afterAutospacing="1"/>
    </w:pPr>
    <w:rPr>
      <w:noProof w:val="0"/>
      <w:lang w:eastAsia="en-GB"/>
    </w:rPr>
  </w:style>
  <w:style w:type="character" w:customStyle="1" w:styleId="col-xs-8">
    <w:name w:val="col-xs-8"/>
    <w:basedOn w:val="DefaultParagraphFont"/>
    <w:rsid w:val="00BD50B5"/>
  </w:style>
  <w:style w:type="character" w:customStyle="1" w:styleId="smaller">
    <w:name w:val="smaller"/>
    <w:basedOn w:val="DefaultParagraphFont"/>
    <w:rsid w:val="00BD50B5"/>
  </w:style>
  <w:style w:type="paragraph" w:styleId="PlainText">
    <w:name w:val="Plain Text"/>
    <w:basedOn w:val="Normal"/>
    <w:link w:val="PlainTextChar"/>
    <w:uiPriority w:val="99"/>
    <w:unhideWhenUsed/>
    <w:rsid w:val="00343EB8"/>
    <w:rPr>
      <w:rFonts w:ascii="Consolas" w:eastAsia="Calibri" w:hAnsi="Consolas"/>
      <w:noProof w:val="0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343EB8"/>
    <w:rPr>
      <w:rFonts w:ascii="Consolas" w:eastAsia="Calibri" w:hAnsi="Consolas"/>
      <w:sz w:val="21"/>
      <w:szCs w:val="21"/>
      <w:lang w:val="en-GB" w:eastAsia="en-US"/>
    </w:rPr>
  </w:style>
  <w:style w:type="paragraph" w:styleId="ListParagraph">
    <w:name w:val="List Paragraph"/>
    <w:basedOn w:val="Normal"/>
    <w:uiPriority w:val="34"/>
    <w:qFormat/>
    <w:rsid w:val="00C20F7C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20F7C"/>
    <w:pPr>
      <w:jc w:val="center"/>
    </w:pPr>
    <w:rPr>
      <w:rFonts w:ascii="Cambria" w:eastAsiaTheme="minorEastAsia" w:hAnsi="Cambria" w:cstheme="minorBidi"/>
      <w:noProof w:val="0"/>
      <w:lang w:val="en-US"/>
    </w:rPr>
  </w:style>
  <w:style w:type="paragraph" w:customStyle="1" w:styleId="EndNoteBibliography">
    <w:name w:val="EndNote Bibliography"/>
    <w:basedOn w:val="Normal"/>
    <w:rsid w:val="00C20F7C"/>
    <w:rPr>
      <w:rFonts w:ascii="Cambria" w:eastAsiaTheme="minorEastAsia" w:hAnsi="Cambria" w:cstheme="minorBidi"/>
      <w:noProof w:val="0"/>
      <w:lang w:val="en-US"/>
    </w:rPr>
  </w:style>
  <w:style w:type="paragraph" w:styleId="Title">
    <w:name w:val="Title"/>
    <w:aliases w:val="title"/>
    <w:basedOn w:val="Normal"/>
    <w:link w:val="TitleChar"/>
    <w:uiPriority w:val="10"/>
    <w:qFormat/>
    <w:rsid w:val="00C20F7C"/>
    <w:pPr>
      <w:spacing w:before="100" w:beforeAutospacing="1" w:after="100" w:afterAutospacing="1"/>
    </w:pPr>
    <w:rPr>
      <w:rFonts w:eastAsiaTheme="minorEastAsia"/>
      <w:noProof w:val="0"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C20F7C"/>
    <w:rPr>
      <w:rFonts w:eastAsiaTheme="minorEastAsia"/>
      <w:lang w:val="en-GB" w:eastAsia="en-US"/>
    </w:rPr>
  </w:style>
  <w:style w:type="paragraph" w:customStyle="1" w:styleId="desc">
    <w:name w:val="desc"/>
    <w:basedOn w:val="Normal"/>
    <w:rsid w:val="00C20F7C"/>
    <w:pPr>
      <w:spacing w:before="100" w:beforeAutospacing="1" w:after="100" w:afterAutospacing="1"/>
    </w:pPr>
    <w:rPr>
      <w:rFonts w:eastAsiaTheme="minorEastAsia"/>
      <w:noProof w:val="0"/>
      <w:sz w:val="20"/>
      <w:szCs w:val="20"/>
    </w:rPr>
  </w:style>
  <w:style w:type="character" w:customStyle="1" w:styleId="apple-converted-space">
    <w:name w:val="apple-converted-space"/>
    <w:basedOn w:val="DefaultParagraphFont"/>
    <w:rsid w:val="00C20F7C"/>
  </w:style>
  <w:style w:type="character" w:customStyle="1" w:styleId="citationref">
    <w:name w:val="citationref"/>
    <w:basedOn w:val="DefaultParagraphFont"/>
    <w:rsid w:val="00C20F7C"/>
  </w:style>
  <w:style w:type="character" w:styleId="FollowedHyperlink">
    <w:name w:val="FollowedHyperlink"/>
    <w:basedOn w:val="DefaultParagraphFont"/>
    <w:uiPriority w:val="99"/>
    <w:semiHidden/>
    <w:unhideWhenUsed/>
    <w:rsid w:val="00C20F7C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20F7C"/>
    <w:rPr>
      <w:b/>
      <w:noProof/>
      <w:sz w:val="24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C20F7C"/>
    <w:rPr>
      <w:noProof/>
      <w:sz w:val="24"/>
      <w:lang w:val="en-GB" w:eastAsia="en-US"/>
    </w:rPr>
  </w:style>
  <w:style w:type="character" w:customStyle="1" w:styleId="highlight">
    <w:name w:val="highlight"/>
    <w:basedOn w:val="DefaultParagraphFont"/>
    <w:rsid w:val="00C20F7C"/>
  </w:style>
  <w:style w:type="character" w:customStyle="1" w:styleId="js-separator">
    <w:name w:val="js-separator"/>
    <w:basedOn w:val="DefaultParagraphFont"/>
    <w:rsid w:val="00C20F7C"/>
  </w:style>
  <w:style w:type="character" w:customStyle="1" w:styleId="al-author-name-more">
    <w:name w:val="al-author-name-more"/>
    <w:basedOn w:val="DefaultParagraphFont"/>
    <w:rsid w:val="00C20F7C"/>
  </w:style>
  <w:style w:type="character" w:styleId="HTMLCite">
    <w:name w:val="HTML Cite"/>
    <w:basedOn w:val="DefaultParagraphFont"/>
    <w:uiPriority w:val="99"/>
    <w:semiHidden/>
    <w:unhideWhenUsed/>
    <w:rsid w:val="00C20F7C"/>
    <w:rPr>
      <w:i/>
      <w:iCs/>
    </w:rPr>
  </w:style>
  <w:style w:type="character" w:customStyle="1" w:styleId="cit-auth">
    <w:name w:val="cit-auth"/>
    <w:basedOn w:val="DefaultParagraphFont"/>
    <w:rsid w:val="00C20F7C"/>
  </w:style>
  <w:style w:type="character" w:customStyle="1" w:styleId="cit-name-surname">
    <w:name w:val="cit-name-surname"/>
    <w:basedOn w:val="DefaultParagraphFont"/>
    <w:rsid w:val="00C20F7C"/>
  </w:style>
  <w:style w:type="character" w:customStyle="1" w:styleId="cit-name-given-names">
    <w:name w:val="cit-name-given-names"/>
    <w:basedOn w:val="DefaultParagraphFont"/>
    <w:rsid w:val="00C20F7C"/>
  </w:style>
  <w:style w:type="character" w:customStyle="1" w:styleId="cit-pub-date">
    <w:name w:val="cit-pub-date"/>
    <w:basedOn w:val="DefaultParagraphFont"/>
    <w:rsid w:val="00C20F7C"/>
  </w:style>
  <w:style w:type="character" w:customStyle="1" w:styleId="cit-article-title">
    <w:name w:val="cit-article-title"/>
    <w:basedOn w:val="DefaultParagraphFont"/>
    <w:rsid w:val="00C20F7C"/>
  </w:style>
  <w:style w:type="character" w:customStyle="1" w:styleId="cit-vol">
    <w:name w:val="cit-vol"/>
    <w:basedOn w:val="DefaultParagraphFont"/>
    <w:rsid w:val="00C20F7C"/>
  </w:style>
  <w:style w:type="character" w:customStyle="1" w:styleId="cit-fpage">
    <w:name w:val="cit-fpage"/>
    <w:basedOn w:val="DefaultParagraphFont"/>
    <w:rsid w:val="00C20F7C"/>
  </w:style>
  <w:style w:type="character" w:customStyle="1" w:styleId="cit-lpage">
    <w:name w:val="cit-lpage"/>
    <w:basedOn w:val="DefaultParagraphFont"/>
    <w:rsid w:val="00C20F7C"/>
  </w:style>
  <w:style w:type="character" w:customStyle="1" w:styleId="cit-reflinks-full-text">
    <w:name w:val="cit-reflinks-full-text"/>
    <w:basedOn w:val="DefaultParagraphFont"/>
    <w:rsid w:val="00C20F7C"/>
  </w:style>
  <w:style w:type="character" w:customStyle="1" w:styleId="free-full-text">
    <w:name w:val="free-full-text"/>
    <w:basedOn w:val="DefaultParagraphFont"/>
    <w:rsid w:val="00C20F7C"/>
  </w:style>
  <w:style w:type="character" w:customStyle="1" w:styleId="Heading4Char">
    <w:name w:val="Heading 4 Char"/>
    <w:basedOn w:val="DefaultParagraphFont"/>
    <w:link w:val="Heading4"/>
    <w:uiPriority w:val="9"/>
    <w:rsid w:val="00C20F7C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20F7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20F7C"/>
    <w:rPr>
      <w:rFonts w:eastAsiaTheme="minorEastAsia"/>
      <w:noProof w:val="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20F7C"/>
    <w:rPr>
      <w:rFonts w:eastAsiaTheme="minorEastAsia"/>
      <w:sz w:val="24"/>
      <w:szCs w:val="24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0F7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0F7C"/>
    <w:rPr>
      <w:rFonts w:eastAsiaTheme="minorEastAsia"/>
      <w:b/>
      <w:bCs/>
      <w:sz w:val="24"/>
      <w:szCs w:val="24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C20F7C"/>
    <w:rPr>
      <w:noProof/>
      <w:sz w:val="24"/>
      <w:u w:val="single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53E5F"/>
    <w:rPr>
      <w:noProof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0F7C"/>
    <w:rPr>
      <w:noProof/>
      <w:sz w:val="24"/>
      <w:szCs w:val="24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20F7C"/>
    <w:pPr>
      <w:keepNext/>
      <w:spacing w:line="480" w:lineRule="auto"/>
      <w:outlineLvl w:val="0"/>
    </w:pPr>
    <w:rPr>
      <w:b/>
      <w:szCs w:val="20"/>
    </w:rPr>
  </w:style>
  <w:style w:type="paragraph" w:styleId="Heading2">
    <w:name w:val="heading 2"/>
    <w:basedOn w:val="Normal"/>
    <w:next w:val="Normal"/>
    <w:link w:val="Heading2Char"/>
    <w:uiPriority w:val="9"/>
    <w:qFormat/>
    <w:rsid w:val="00C20F7C"/>
    <w:pPr>
      <w:keepNext/>
      <w:spacing w:line="480" w:lineRule="auto"/>
      <w:outlineLvl w:val="1"/>
    </w:pPr>
    <w:rPr>
      <w:szCs w:val="20"/>
      <w:u w:val="single"/>
    </w:rPr>
  </w:style>
  <w:style w:type="paragraph" w:styleId="Heading3">
    <w:name w:val="heading 3"/>
    <w:basedOn w:val="Normal"/>
    <w:next w:val="Normal"/>
    <w:link w:val="Heading3Char"/>
    <w:uiPriority w:val="9"/>
    <w:qFormat/>
    <w:rsid w:val="00C20F7C"/>
    <w:pPr>
      <w:keepNext/>
      <w:spacing w:line="480" w:lineRule="auto"/>
      <w:outlineLvl w:val="2"/>
    </w:pPr>
    <w:rPr>
      <w:szCs w:val="20"/>
    </w:rPr>
  </w:style>
  <w:style w:type="paragraph" w:styleId="Heading4">
    <w:name w:val="heading 4"/>
    <w:basedOn w:val="Normal"/>
    <w:next w:val="Normal"/>
    <w:link w:val="Heading4Char"/>
    <w:uiPriority w:val="9"/>
    <w:qFormat/>
    <w:rsid w:val="00C20F7C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noProof w:val="0"/>
      <w:color w:val="365F91" w:themeColor="accent1" w:themeShade="BF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C20F7C"/>
    <w:rPr>
      <w:color w:val="0000FF"/>
      <w:u w:val="single"/>
    </w:rPr>
  </w:style>
  <w:style w:type="character" w:styleId="Emphasis">
    <w:name w:val="Emphasis"/>
    <w:uiPriority w:val="20"/>
    <w:qFormat/>
    <w:rsid w:val="0045436B"/>
    <w:rPr>
      <w:i/>
      <w:iCs/>
    </w:rPr>
  </w:style>
  <w:style w:type="paragraph" w:styleId="BodyText2">
    <w:name w:val="Body Text 2"/>
    <w:basedOn w:val="Normal"/>
    <w:semiHidden/>
    <w:rsid w:val="0045436B"/>
    <w:pPr>
      <w:spacing w:line="480" w:lineRule="auto"/>
      <w:jc w:val="both"/>
    </w:pPr>
  </w:style>
  <w:style w:type="paragraph" w:styleId="BodyText">
    <w:name w:val="Body Text"/>
    <w:basedOn w:val="Normal"/>
    <w:semiHidden/>
    <w:rsid w:val="0045436B"/>
    <w:pPr>
      <w:spacing w:line="480" w:lineRule="auto"/>
    </w:pPr>
    <w:rPr>
      <w:szCs w:val="20"/>
    </w:rPr>
  </w:style>
  <w:style w:type="paragraph" w:styleId="BodyTextIndent">
    <w:name w:val="Body Text Indent"/>
    <w:basedOn w:val="Normal"/>
    <w:semiHidden/>
    <w:rsid w:val="0045436B"/>
    <w:pPr>
      <w:spacing w:line="480" w:lineRule="auto"/>
      <w:ind w:left="720" w:hanging="720"/>
    </w:pPr>
  </w:style>
  <w:style w:type="character" w:styleId="PageNumber">
    <w:name w:val="page number"/>
    <w:basedOn w:val="DefaultParagraphFont"/>
    <w:semiHidden/>
    <w:rsid w:val="0045436B"/>
  </w:style>
  <w:style w:type="paragraph" w:styleId="Footer">
    <w:name w:val="footer"/>
    <w:basedOn w:val="Normal"/>
    <w:link w:val="FooterChar"/>
    <w:uiPriority w:val="99"/>
    <w:rsid w:val="0045436B"/>
    <w:pPr>
      <w:tabs>
        <w:tab w:val="center" w:pos="4153"/>
        <w:tab w:val="right" w:pos="8306"/>
      </w:tabs>
    </w:pPr>
    <w:rPr>
      <w:sz w:val="20"/>
      <w:szCs w:val="20"/>
    </w:rPr>
  </w:style>
  <w:style w:type="paragraph" w:styleId="Header">
    <w:name w:val="header"/>
    <w:basedOn w:val="Normal"/>
    <w:semiHidden/>
    <w:rsid w:val="0045436B"/>
    <w:pPr>
      <w:tabs>
        <w:tab w:val="center" w:pos="4153"/>
        <w:tab w:val="right" w:pos="8306"/>
      </w:tabs>
    </w:pPr>
  </w:style>
  <w:style w:type="character" w:styleId="LineNumber">
    <w:name w:val="line number"/>
    <w:basedOn w:val="DefaultParagraphFont"/>
    <w:uiPriority w:val="99"/>
    <w:semiHidden/>
    <w:unhideWhenUsed/>
    <w:rsid w:val="00312888"/>
  </w:style>
  <w:style w:type="paragraph" w:styleId="BalloonText">
    <w:name w:val="Balloon Text"/>
    <w:basedOn w:val="Normal"/>
    <w:link w:val="BalloonTextChar"/>
    <w:uiPriority w:val="99"/>
    <w:semiHidden/>
    <w:unhideWhenUsed/>
    <w:rsid w:val="00C20F7C"/>
    <w:rPr>
      <w:rFonts w:ascii="Lucida Grande" w:eastAsiaTheme="minorEastAsia" w:hAnsi="Lucida Grande" w:cs="Lucida Grande"/>
      <w:noProof w:val="0"/>
      <w:sz w:val="18"/>
      <w:szCs w:val="18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50ED"/>
    <w:rPr>
      <w:rFonts w:ascii="Lucida Grande" w:eastAsiaTheme="minorEastAsia" w:hAnsi="Lucida Grande" w:cs="Lucida Grande"/>
      <w:sz w:val="18"/>
      <w:szCs w:val="18"/>
      <w:lang w:val="en-GB" w:eastAsia="en-GB"/>
    </w:rPr>
  </w:style>
  <w:style w:type="character" w:customStyle="1" w:styleId="chr">
    <w:name w:val="chr"/>
    <w:basedOn w:val="DefaultParagraphFont"/>
    <w:rsid w:val="00BD50B5"/>
  </w:style>
  <w:style w:type="character" w:customStyle="1" w:styleId="sr-only">
    <w:name w:val="sr-only"/>
    <w:basedOn w:val="DefaultParagraphFont"/>
    <w:rsid w:val="00BD50B5"/>
  </w:style>
  <w:style w:type="character" w:customStyle="1" w:styleId="start">
    <w:name w:val="start"/>
    <w:basedOn w:val="DefaultParagraphFont"/>
    <w:rsid w:val="00BD50B5"/>
  </w:style>
  <w:style w:type="character" w:customStyle="1" w:styleId="end">
    <w:name w:val="end"/>
    <w:basedOn w:val="DefaultParagraphFont"/>
    <w:rsid w:val="00BD50B5"/>
  </w:style>
  <w:style w:type="character" w:customStyle="1" w:styleId="small">
    <w:name w:val="small"/>
    <w:basedOn w:val="DefaultParagraphFont"/>
    <w:rsid w:val="00BD50B5"/>
  </w:style>
  <w:style w:type="character" w:customStyle="1" w:styleId="allele-ref">
    <w:name w:val="allele-ref"/>
    <w:basedOn w:val="DefaultParagraphFont"/>
    <w:rsid w:val="00BD50B5"/>
  </w:style>
  <w:style w:type="character" w:customStyle="1" w:styleId="allele-t">
    <w:name w:val="allele-t"/>
    <w:basedOn w:val="DefaultParagraphFont"/>
    <w:rsid w:val="00BD50B5"/>
  </w:style>
  <w:style w:type="character" w:customStyle="1" w:styleId="allele-c">
    <w:name w:val="allele-c"/>
    <w:basedOn w:val="DefaultParagraphFont"/>
    <w:rsid w:val="00BD50B5"/>
  </w:style>
  <w:style w:type="character" w:customStyle="1" w:styleId="label">
    <w:name w:val="label"/>
    <w:basedOn w:val="DefaultParagraphFont"/>
    <w:rsid w:val="00BD50B5"/>
  </w:style>
  <w:style w:type="paragraph" w:styleId="NormalWeb">
    <w:name w:val="Normal (Web)"/>
    <w:basedOn w:val="Normal"/>
    <w:uiPriority w:val="99"/>
    <w:unhideWhenUsed/>
    <w:rsid w:val="00C20F7C"/>
    <w:pPr>
      <w:spacing w:before="100" w:beforeAutospacing="1" w:after="100" w:afterAutospacing="1"/>
    </w:pPr>
    <w:rPr>
      <w:noProof w:val="0"/>
      <w:lang w:eastAsia="en-GB"/>
    </w:rPr>
  </w:style>
  <w:style w:type="character" w:customStyle="1" w:styleId="col-xs-8">
    <w:name w:val="col-xs-8"/>
    <w:basedOn w:val="DefaultParagraphFont"/>
    <w:rsid w:val="00BD50B5"/>
  </w:style>
  <w:style w:type="character" w:customStyle="1" w:styleId="smaller">
    <w:name w:val="smaller"/>
    <w:basedOn w:val="DefaultParagraphFont"/>
    <w:rsid w:val="00BD50B5"/>
  </w:style>
  <w:style w:type="paragraph" w:styleId="PlainText">
    <w:name w:val="Plain Text"/>
    <w:basedOn w:val="Normal"/>
    <w:link w:val="PlainTextChar"/>
    <w:uiPriority w:val="99"/>
    <w:unhideWhenUsed/>
    <w:rsid w:val="00343EB8"/>
    <w:rPr>
      <w:rFonts w:ascii="Consolas" w:eastAsia="Calibri" w:hAnsi="Consolas"/>
      <w:noProof w:val="0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343EB8"/>
    <w:rPr>
      <w:rFonts w:ascii="Consolas" w:eastAsia="Calibri" w:hAnsi="Consolas"/>
      <w:sz w:val="21"/>
      <w:szCs w:val="21"/>
      <w:lang w:val="en-GB" w:eastAsia="en-US"/>
    </w:rPr>
  </w:style>
  <w:style w:type="paragraph" w:styleId="ListParagraph">
    <w:name w:val="List Paragraph"/>
    <w:basedOn w:val="Normal"/>
    <w:uiPriority w:val="34"/>
    <w:qFormat/>
    <w:rsid w:val="00C20F7C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20F7C"/>
    <w:pPr>
      <w:jc w:val="center"/>
    </w:pPr>
    <w:rPr>
      <w:rFonts w:ascii="Cambria" w:eastAsiaTheme="minorEastAsia" w:hAnsi="Cambria" w:cstheme="minorBidi"/>
      <w:noProof w:val="0"/>
      <w:lang w:val="en-US"/>
    </w:rPr>
  </w:style>
  <w:style w:type="paragraph" w:customStyle="1" w:styleId="EndNoteBibliography">
    <w:name w:val="EndNote Bibliography"/>
    <w:basedOn w:val="Normal"/>
    <w:rsid w:val="00C20F7C"/>
    <w:rPr>
      <w:rFonts w:ascii="Cambria" w:eastAsiaTheme="minorEastAsia" w:hAnsi="Cambria" w:cstheme="minorBidi"/>
      <w:noProof w:val="0"/>
      <w:lang w:val="en-US"/>
    </w:rPr>
  </w:style>
  <w:style w:type="paragraph" w:styleId="Title">
    <w:name w:val="Title"/>
    <w:aliases w:val="title"/>
    <w:basedOn w:val="Normal"/>
    <w:link w:val="TitleChar"/>
    <w:uiPriority w:val="10"/>
    <w:qFormat/>
    <w:rsid w:val="00C20F7C"/>
    <w:pPr>
      <w:spacing w:before="100" w:beforeAutospacing="1" w:after="100" w:afterAutospacing="1"/>
    </w:pPr>
    <w:rPr>
      <w:rFonts w:eastAsiaTheme="minorEastAsia"/>
      <w:noProof w:val="0"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C20F7C"/>
    <w:rPr>
      <w:rFonts w:eastAsiaTheme="minorEastAsia"/>
      <w:lang w:val="en-GB" w:eastAsia="en-US"/>
    </w:rPr>
  </w:style>
  <w:style w:type="paragraph" w:customStyle="1" w:styleId="desc">
    <w:name w:val="desc"/>
    <w:basedOn w:val="Normal"/>
    <w:rsid w:val="00C20F7C"/>
    <w:pPr>
      <w:spacing w:before="100" w:beforeAutospacing="1" w:after="100" w:afterAutospacing="1"/>
    </w:pPr>
    <w:rPr>
      <w:rFonts w:eastAsiaTheme="minorEastAsia"/>
      <w:noProof w:val="0"/>
      <w:sz w:val="20"/>
      <w:szCs w:val="20"/>
    </w:rPr>
  </w:style>
  <w:style w:type="character" w:customStyle="1" w:styleId="apple-converted-space">
    <w:name w:val="apple-converted-space"/>
    <w:basedOn w:val="DefaultParagraphFont"/>
    <w:rsid w:val="00C20F7C"/>
  </w:style>
  <w:style w:type="character" w:customStyle="1" w:styleId="citationref">
    <w:name w:val="citationref"/>
    <w:basedOn w:val="DefaultParagraphFont"/>
    <w:rsid w:val="00C20F7C"/>
  </w:style>
  <w:style w:type="character" w:styleId="FollowedHyperlink">
    <w:name w:val="FollowedHyperlink"/>
    <w:basedOn w:val="DefaultParagraphFont"/>
    <w:uiPriority w:val="99"/>
    <w:semiHidden/>
    <w:unhideWhenUsed/>
    <w:rsid w:val="00C20F7C"/>
    <w:rPr>
      <w:color w:val="800080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20F7C"/>
    <w:rPr>
      <w:b/>
      <w:noProof/>
      <w:sz w:val="24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C20F7C"/>
    <w:rPr>
      <w:noProof/>
      <w:sz w:val="24"/>
      <w:lang w:val="en-GB" w:eastAsia="en-US"/>
    </w:rPr>
  </w:style>
  <w:style w:type="character" w:customStyle="1" w:styleId="highlight">
    <w:name w:val="highlight"/>
    <w:basedOn w:val="DefaultParagraphFont"/>
    <w:rsid w:val="00C20F7C"/>
  </w:style>
  <w:style w:type="character" w:customStyle="1" w:styleId="js-separator">
    <w:name w:val="js-separator"/>
    <w:basedOn w:val="DefaultParagraphFont"/>
    <w:rsid w:val="00C20F7C"/>
  </w:style>
  <w:style w:type="character" w:customStyle="1" w:styleId="al-author-name-more">
    <w:name w:val="al-author-name-more"/>
    <w:basedOn w:val="DefaultParagraphFont"/>
    <w:rsid w:val="00C20F7C"/>
  </w:style>
  <w:style w:type="character" w:styleId="HTMLCite">
    <w:name w:val="HTML Cite"/>
    <w:basedOn w:val="DefaultParagraphFont"/>
    <w:uiPriority w:val="99"/>
    <w:semiHidden/>
    <w:unhideWhenUsed/>
    <w:rsid w:val="00C20F7C"/>
    <w:rPr>
      <w:i/>
      <w:iCs/>
    </w:rPr>
  </w:style>
  <w:style w:type="character" w:customStyle="1" w:styleId="cit-auth">
    <w:name w:val="cit-auth"/>
    <w:basedOn w:val="DefaultParagraphFont"/>
    <w:rsid w:val="00C20F7C"/>
  </w:style>
  <w:style w:type="character" w:customStyle="1" w:styleId="cit-name-surname">
    <w:name w:val="cit-name-surname"/>
    <w:basedOn w:val="DefaultParagraphFont"/>
    <w:rsid w:val="00C20F7C"/>
  </w:style>
  <w:style w:type="character" w:customStyle="1" w:styleId="cit-name-given-names">
    <w:name w:val="cit-name-given-names"/>
    <w:basedOn w:val="DefaultParagraphFont"/>
    <w:rsid w:val="00C20F7C"/>
  </w:style>
  <w:style w:type="character" w:customStyle="1" w:styleId="cit-pub-date">
    <w:name w:val="cit-pub-date"/>
    <w:basedOn w:val="DefaultParagraphFont"/>
    <w:rsid w:val="00C20F7C"/>
  </w:style>
  <w:style w:type="character" w:customStyle="1" w:styleId="cit-article-title">
    <w:name w:val="cit-article-title"/>
    <w:basedOn w:val="DefaultParagraphFont"/>
    <w:rsid w:val="00C20F7C"/>
  </w:style>
  <w:style w:type="character" w:customStyle="1" w:styleId="cit-vol">
    <w:name w:val="cit-vol"/>
    <w:basedOn w:val="DefaultParagraphFont"/>
    <w:rsid w:val="00C20F7C"/>
  </w:style>
  <w:style w:type="character" w:customStyle="1" w:styleId="cit-fpage">
    <w:name w:val="cit-fpage"/>
    <w:basedOn w:val="DefaultParagraphFont"/>
    <w:rsid w:val="00C20F7C"/>
  </w:style>
  <w:style w:type="character" w:customStyle="1" w:styleId="cit-lpage">
    <w:name w:val="cit-lpage"/>
    <w:basedOn w:val="DefaultParagraphFont"/>
    <w:rsid w:val="00C20F7C"/>
  </w:style>
  <w:style w:type="character" w:customStyle="1" w:styleId="cit-reflinks-full-text">
    <w:name w:val="cit-reflinks-full-text"/>
    <w:basedOn w:val="DefaultParagraphFont"/>
    <w:rsid w:val="00C20F7C"/>
  </w:style>
  <w:style w:type="character" w:customStyle="1" w:styleId="free-full-text">
    <w:name w:val="free-full-text"/>
    <w:basedOn w:val="DefaultParagraphFont"/>
    <w:rsid w:val="00C20F7C"/>
  </w:style>
  <w:style w:type="character" w:customStyle="1" w:styleId="Heading4Char">
    <w:name w:val="Heading 4 Char"/>
    <w:basedOn w:val="DefaultParagraphFont"/>
    <w:link w:val="Heading4"/>
    <w:uiPriority w:val="9"/>
    <w:rsid w:val="00C20F7C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val="en-GB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20F7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20F7C"/>
    <w:rPr>
      <w:rFonts w:eastAsiaTheme="minorEastAsia"/>
      <w:noProof w:val="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20F7C"/>
    <w:rPr>
      <w:rFonts w:eastAsiaTheme="minorEastAsia"/>
      <w:sz w:val="24"/>
      <w:szCs w:val="24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0F7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0F7C"/>
    <w:rPr>
      <w:rFonts w:eastAsiaTheme="minorEastAsia"/>
      <w:b/>
      <w:bCs/>
      <w:sz w:val="24"/>
      <w:szCs w:val="24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C20F7C"/>
    <w:rPr>
      <w:noProof/>
      <w:sz w:val="24"/>
      <w:u w:val="single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753E5F"/>
    <w:rPr>
      <w:noProof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6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89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806255">
              <w:marLeft w:val="0"/>
              <w:marRight w:val="0"/>
              <w:marTop w:val="0"/>
              <w:marBottom w:val="16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44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82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7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0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0559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8371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6353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8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3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9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27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10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43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5458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5201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0526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6250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56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03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922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3864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5859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4644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631291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760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078488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271506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092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55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7164510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927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5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7252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79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872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28293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274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4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53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5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66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31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1510982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523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78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016373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78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99281560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885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7856059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8011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8833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77164756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505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5018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4755880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930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83416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178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5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8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1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71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34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667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53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2651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9769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892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7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93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92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20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42687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44521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2159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7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45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6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57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06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1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66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0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64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0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174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792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26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972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130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3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385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291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157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6463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732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21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01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5099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05684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343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8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80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9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33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1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96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6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1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18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82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6436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0608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345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13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microsoft.com/office/2011/relationships/people" Target="people.xml"/><Relationship Id="rId3" Type="http://schemas.openxmlformats.org/officeDocument/2006/relationships/styles" Target="styles.xml"/><Relationship Id="rId21" Type="http://schemas.microsoft.com/office/2011/relationships/commentsExtended" Target="commentsExtended.xml"/><Relationship Id="rId7" Type="http://schemas.openxmlformats.org/officeDocument/2006/relationships/footnotes" Target="footnotes.xml"/><Relationship Id="rId12" Type="http://schemas.openxmlformats.org/officeDocument/2006/relationships/hyperlink" Target="http://www.ddduk.org/access.html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ncbi.nlm.nih.gov/pubmed/?term=25533962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decipher.sanger.ac.uk" TargetMode="External"/><Relationship Id="rId19" Type="http://schemas.microsoft.com/office/2018/08/relationships/commentsExtensible" Target="commentsExtensible.xml"/><Relationship Id="rId4" Type="http://schemas.microsoft.com/office/2007/relationships/stylesWithEffects" Target="stylesWithEffects.xml"/><Relationship Id="rId9" Type="http://schemas.openxmlformats.org/officeDocument/2006/relationships/hyperlink" Target="https://www.deciphergenomics.org/patient/266126/genotype/197354/annotation/maf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4B9BD9C-69E4-4291-8660-DC5F7BE07F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5324</Words>
  <Characters>30351</Characters>
  <Application>Microsoft Office Word</Application>
  <DocSecurity>0</DocSecurity>
  <Lines>252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 in Bold – brief and punchy; provide a couple of alternatives</vt:lpstr>
    </vt:vector>
  </TitlesOfParts>
  <Company>University of Glasgow</Company>
  <LinksUpToDate>false</LinksUpToDate>
  <CharactersWithSpaces>356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 in Bold – brief and punchy; provide a couple of alternatives</dc:title>
  <dc:creator>S Faisal Ahmed</dc:creator>
  <cp:lastModifiedBy>Gazdagh, Gabriella</cp:lastModifiedBy>
  <cp:revision>3</cp:revision>
  <dcterms:created xsi:type="dcterms:W3CDTF">2021-09-29T15:22:00Z</dcterms:created>
  <dcterms:modified xsi:type="dcterms:W3CDTF">2021-09-29T15:23:00Z</dcterms:modified>
</cp:coreProperties>
</file>